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130BD" w14:textId="59DAFD77" w:rsidR="00384AA5" w:rsidRDefault="00902E4E" w:rsidP="00902E4E">
      <w:pPr>
        <w:rPr>
          <w:rFonts w:ascii="Visuelt Pro Medium" w:hAnsi="Visuelt Pro Medium" w:cs="Times New Roman"/>
          <w:b/>
          <w:bCs/>
          <w:color w:val="E85611"/>
          <w:sz w:val="32"/>
          <w:szCs w:val="32"/>
          <w:lang w:val="en-US"/>
        </w:rPr>
      </w:pPr>
      <w:r>
        <w:rPr>
          <w:rFonts w:ascii="Visuelt Pro Medium" w:hAnsi="Visuelt Pro Medium" w:cs="Times New Roman"/>
          <w:b/>
          <w:bCs/>
          <w:color w:val="E85611"/>
          <w:sz w:val="32"/>
          <w:szCs w:val="32"/>
          <w:lang w:val="en-US"/>
        </w:rPr>
        <w:t xml:space="preserve">Nombre y Apellido: </w:t>
      </w:r>
      <w:r w:rsidR="0049173B">
        <w:rPr>
          <w:rFonts w:ascii="Visuelt Pro Medium" w:hAnsi="Visuelt Pro Medium" w:cs="Times New Roman"/>
          <w:b/>
          <w:bCs/>
          <w:color w:val="E85611"/>
          <w:sz w:val="32"/>
          <w:szCs w:val="32"/>
          <w:lang w:val="en-US"/>
        </w:rPr>
        <w:t>Juan Carlos García Estupiñán</w:t>
      </w:r>
    </w:p>
    <w:p w14:paraId="413AB691" w14:textId="77777777" w:rsidR="008C26BC" w:rsidRDefault="008C26BC" w:rsidP="00902E4E">
      <w:pPr>
        <w:rPr>
          <w:rFonts w:ascii="Visuelt Pro Medium" w:hAnsi="Visuelt Pro Medium" w:cs="Times New Roman"/>
          <w:b/>
          <w:bCs/>
          <w:color w:val="E85611"/>
          <w:sz w:val="32"/>
          <w:szCs w:val="32"/>
          <w:lang w:val="en-US"/>
        </w:rPr>
      </w:pPr>
    </w:p>
    <w:p w14:paraId="1B35F9D7" w14:textId="6BCB971D" w:rsidR="00902E4E" w:rsidRPr="00F66585" w:rsidRDefault="00902E4E" w:rsidP="00902E4E">
      <w:pPr>
        <w:rPr>
          <w:rFonts w:ascii="Visuelt Pro Medium" w:hAnsi="Visuelt Pro Medium" w:cs="Times New Roman"/>
          <w:b/>
          <w:bCs/>
          <w:color w:val="E85611"/>
          <w:sz w:val="32"/>
          <w:szCs w:val="32"/>
        </w:rPr>
      </w:pPr>
      <w:r w:rsidRPr="00F66585">
        <w:rPr>
          <w:rFonts w:ascii="Visuelt Pro Medium" w:hAnsi="Visuelt Pro Medium" w:cs="Times New Roman"/>
          <w:b/>
          <w:bCs/>
          <w:color w:val="E85611"/>
          <w:sz w:val="32"/>
          <w:szCs w:val="32"/>
          <w:lang w:val="en-US"/>
        </w:rPr>
        <w:t xml:space="preserve">Actividad </w:t>
      </w:r>
      <w:r>
        <w:rPr>
          <w:rFonts w:ascii="Visuelt Pro Medium" w:hAnsi="Visuelt Pro Medium" w:cs="Times New Roman"/>
          <w:b/>
          <w:bCs/>
          <w:color w:val="E85611"/>
          <w:sz w:val="32"/>
          <w:szCs w:val="32"/>
          <w:lang w:val="en-US"/>
        </w:rPr>
        <w:t>2</w:t>
      </w:r>
      <w:r w:rsidRPr="00F66585">
        <w:rPr>
          <w:rFonts w:ascii="Visuelt Pro Medium" w:hAnsi="Visuelt Pro Medium" w:cs="Times New Roman"/>
          <w:b/>
          <w:bCs/>
          <w:color w:val="E85611"/>
          <w:sz w:val="32"/>
          <w:szCs w:val="32"/>
          <w:lang w:val="en-US"/>
        </w:rPr>
        <w:t xml:space="preserve">.- </w:t>
      </w:r>
      <w:r w:rsidRPr="00F66585">
        <w:rPr>
          <w:rFonts w:ascii="Visuelt Pro Medium" w:hAnsi="Visuelt Pro Medium" w:cs="Times New Roman"/>
          <w:b/>
          <w:bCs/>
          <w:color w:val="E85611"/>
          <w:sz w:val="32"/>
          <w:szCs w:val="32"/>
        </w:rPr>
        <w:t xml:space="preserve">Manipulación y formateo de archivos: Formato </w:t>
      </w:r>
      <w:r>
        <w:rPr>
          <w:rFonts w:ascii="Visuelt Pro Medium" w:hAnsi="Visuelt Pro Medium" w:cs="Times New Roman"/>
          <w:b/>
          <w:bCs/>
          <w:color w:val="E85611"/>
          <w:sz w:val="32"/>
          <w:szCs w:val="32"/>
        </w:rPr>
        <w:t>FASTQ y FASTA</w:t>
      </w:r>
    </w:p>
    <w:p w14:paraId="2B6B0D02" w14:textId="77777777" w:rsidR="00EB4368" w:rsidRDefault="00EB4368" w:rsidP="00EB4368">
      <w:pPr>
        <w:rPr>
          <w:rFonts w:ascii="Visuelt Pro Medium" w:hAnsi="Visuelt Pro Medium" w:cs="Times New Roman"/>
          <w:b/>
          <w:bCs/>
          <w:color w:val="E85611"/>
          <w:sz w:val="24"/>
          <w:szCs w:val="24"/>
        </w:rPr>
      </w:pPr>
    </w:p>
    <w:p w14:paraId="44DEE2DD" w14:textId="77777777" w:rsidR="00EB4368" w:rsidRPr="004371FF" w:rsidRDefault="00EB4368" w:rsidP="00EB4368">
      <w:pPr>
        <w:rPr>
          <w:rFonts w:ascii="Visuelt Pro Medium" w:hAnsi="Visuelt Pro Medium" w:cs="Times New Roman"/>
          <w:b/>
          <w:bCs/>
          <w:color w:val="E85611"/>
          <w:sz w:val="24"/>
          <w:szCs w:val="24"/>
        </w:rPr>
      </w:pPr>
      <w:r w:rsidRPr="004371FF">
        <w:rPr>
          <w:rFonts w:ascii="Visuelt Pro Medium" w:hAnsi="Visuelt Pro Medium" w:cs="Times New Roman"/>
          <w:b/>
          <w:bCs/>
          <w:color w:val="E85611"/>
          <w:sz w:val="24"/>
          <w:szCs w:val="24"/>
        </w:rPr>
        <w:t>Objetivo</w:t>
      </w:r>
    </w:p>
    <w:p w14:paraId="2DEE0997" w14:textId="51F7898C" w:rsidR="00384AA5" w:rsidRPr="00D2221C" w:rsidRDefault="00EB4368" w:rsidP="00D2221C">
      <w:pPr>
        <w:pStyle w:val="Prrafodelista"/>
        <w:ind w:left="0"/>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El propósito de esta actividad es desarrollar un flujo de trabajo completo (denominado en inglés </w:t>
      </w:r>
      <w:r w:rsidRPr="003D0E7C">
        <w:rPr>
          <w:rFonts w:ascii="Visuelt Pro Light" w:hAnsi="Visuelt Pro Light" w:cs="Times New Roman"/>
          <w:i/>
          <w:iCs/>
          <w:color w:val="000000" w:themeColor="text1"/>
        </w:rPr>
        <w:t>pipeline</w:t>
      </w:r>
      <w:r>
        <w:rPr>
          <w:rFonts w:ascii="Visuelt Pro Light" w:hAnsi="Visuelt Pro Light" w:cs="Times New Roman"/>
          <w:color w:val="000000" w:themeColor="text1"/>
        </w:rPr>
        <w:t xml:space="preserve">) bioinformático que nos permita procesar una serie de datos biológicos. </w:t>
      </w:r>
      <w:r>
        <w:rPr>
          <w:rFonts w:ascii="Visuelt Pro Light" w:hAnsi="Visuelt Pro Light" w:cs="Times New Roman"/>
        </w:rPr>
        <w:t>Con esta actividad, se pretende que el estudiante adquiera destrezas para interactuar con el sistema operativo a través de la línea de comandos y que sea capaz de desarrollar Shell scripts propios para resolver diferentes retos bioinformáticos</w:t>
      </w:r>
      <w:r w:rsidR="00787E56">
        <w:rPr>
          <w:rFonts w:ascii="Visuelt Pro Light" w:hAnsi="Visuelt Pro Light" w:cs="Times New Roman"/>
        </w:rPr>
        <w:t xml:space="preserve"> focalizados en dos tipos de formato de texto, el formato FASTQ y en formato FASTA.</w:t>
      </w:r>
    </w:p>
    <w:p w14:paraId="6ED1AA5A" w14:textId="1D67B095" w:rsidR="00EB4368" w:rsidRDefault="00EB4368" w:rsidP="00EB4368">
      <w:pPr>
        <w:jc w:val="both"/>
        <w:rPr>
          <w:rFonts w:ascii="Visuelt Pro Medium" w:hAnsi="Visuelt Pro Medium" w:cs="Times New Roman"/>
          <w:b/>
          <w:bCs/>
          <w:color w:val="E85611"/>
          <w:sz w:val="24"/>
          <w:szCs w:val="24"/>
        </w:rPr>
      </w:pPr>
      <w:r w:rsidRPr="00C62109">
        <w:rPr>
          <w:rFonts w:ascii="Visuelt Pro Medium" w:hAnsi="Visuelt Pro Medium" w:cs="Times New Roman"/>
          <w:b/>
          <w:bCs/>
          <w:color w:val="E85611"/>
          <w:sz w:val="24"/>
          <w:szCs w:val="24"/>
        </w:rPr>
        <w:t xml:space="preserve">Parte </w:t>
      </w:r>
      <w:r>
        <w:rPr>
          <w:rFonts w:ascii="Visuelt Pro Medium" w:hAnsi="Visuelt Pro Medium" w:cs="Times New Roman"/>
          <w:b/>
          <w:bCs/>
          <w:color w:val="E85611"/>
          <w:sz w:val="24"/>
          <w:szCs w:val="24"/>
        </w:rPr>
        <w:t>I</w:t>
      </w:r>
      <w:r w:rsidRPr="00C62109">
        <w:rPr>
          <w:rFonts w:ascii="Visuelt Pro Medium" w:hAnsi="Visuelt Pro Medium" w:cs="Times New Roman"/>
          <w:b/>
          <w:bCs/>
          <w:color w:val="E85611"/>
          <w:sz w:val="24"/>
          <w:szCs w:val="24"/>
        </w:rPr>
        <w:t xml:space="preserve">: </w:t>
      </w:r>
      <w:r>
        <w:rPr>
          <w:rFonts w:ascii="Visuelt Pro Medium" w:hAnsi="Visuelt Pro Medium" w:cs="Times New Roman"/>
          <w:b/>
          <w:bCs/>
          <w:color w:val="E85611"/>
          <w:sz w:val="24"/>
          <w:szCs w:val="24"/>
        </w:rPr>
        <w:t>Creación del directorio de trabajo.</w:t>
      </w:r>
    </w:p>
    <w:p w14:paraId="7C812F4F" w14:textId="0E44BE21" w:rsidR="00EB4368" w:rsidRPr="004B4B2C" w:rsidRDefault="00EB4368" w:rsidP="00EB4368">
      <w:pPr>
        <w:jc w:val="both"/>
        <w:rPr>
          <w:rFonts w:ascii="Visuelt Pro Light" w:hAnsi="Visuelt Pro Light" w:cs="Times New Roman"/>
          <w:color w:val="000000" w:themeColor="text1"/>
        </w:rPr>
      </w:pPr>
      <w:r w:rsidRPr="00BC2246">
        <w:rPr>
          <w:rFonts w:ascii="Visuelt Pro Light" w:hAnsi="Visuelt Pro Light" w:cs="Times New Roman"/>
          <w:color w:val="000000" w:themeColor="text1"/>
        </w:rPr>
        <w:t xml:space="preserve">Para </w:t>
      </w:r>
      <w:r>
        <w:rPr>
          <w:rFonts w:ascii="Visuelt Pro Light" w:hAnsi="Visuelt Pro Light" w:cs="Times New Roman"/>
          <w:color w:val="000000" w:themeColor="text1"/>
        </w:rPr>
        <w:t xml:space="preserve">inicializar este ejercicio, </w:t>
      </w:r>
      <w:r w:rsidR="002C5142">
        <w:rPr>
          <w:rFonts w:ascii="Visuelt Pro Light" w:hAnsi="Visuelt Pro Light" w:cs="Times New Roman"/>
          <w:color w:val="000000" w:themeColor="text1"/>
        </w:rPr>
        <w:t>deberán</w:t>
      </w:r>
      <w:r>
        <w:rPr>
          <w:rFonts w:ascii="Visuelt Pro Light" w:hAnsi="Visuelt Pro Light" w:cs="Times New Roman"/>
          <w:color w:val="000000" w:themeColor="text1"/>
        </w:rPr>
        <w:t xml:space="preserve"> crear y organizar un nuevo directorio de trabajo que contenga los puntos más importantes que vamos a </w:t>
      </w:r>
      <w:r w:rsidR="00D0550F">
        <w:rPr>
          <w:rFonts w:ascii="Visuelt Pro Light" w:hAnsi="Visuelt Pro Light" w:cs="Times New Roman"/>
          <w:color w:val="000000" w:themeColor="text1"/>
        </w:rPr>
        <w:t>estudiar.</w:t>
      </w:r>
      <w:r>
        <w:rPr>
          <w:rFonts w:ascii="Visuelt Pro Light" w:hAnsi="Visuelt Pro Light" w:cs="Times New Roman"/>
          <w:color w:val="000000" w:themeColor="text1"/>
        </w:rPr>
        <w:t xml:space="preserve"> La idea de esta organización es que a</w:t>
      </w:r>
      <w:r w:rsidRPr="00BC2246">
        <w:rPr>
          <w:rFonts w:ascii="Visuelt Pro Light" w:hAnsi="Visuelt Pro Light" w:cs="Times New Roman"/>
          <w:color w:val="000000" w:themeColor="text1"/>
        </w:rPr>
        <w:t xml:space="preserve">lguien que no esté familiarizado con </w:t>
      </w:r>
      <w:r w:rsidR="002C5142">
        <w:rPr>
          <w:rFonts w:ascii="Visuelt Pro Light" w:hAnsi="Visuelt Pro Light" w:cs="Times New Roman"/>
          <w:color w:val="000000" w:themeColor="text1"/>
        </w:rPr>
        <w:t>su</w:t>
      </w:r>
      <w:r>
        <w:rPr>
          <w:rFonts w:ascii="Visuelt Pro Light" w:hAnsi="Visuelt Pro Light" w:cs="Times New Roman"/>
          <w:color w:val="000000" w:themeColor="text1"/>
        </w:rPr>
        <w:t xml:space="preserve"> </w:t>
      </w:r>
      <w:r w:rsidRPr="00BC2246">
        <w:rPr>
          <w:rFonts w:ascii="Visuelt Pro Light" w:hAnsi="Visuelt Pro Light" w:cs="Times New Roman"/>
          <w:color w:val="000000" w:themeColor="text1"/>
        </w:rPr>
        <w:t xml:space="preserve">proyecto debería poder mirar los archivos </w:t>
      </w:r>
      <w:r>
        <w:rPr>
          <w:rFonts w:ascii="Visuelt Pro Light" w:hAnsi="Visuelt Pro Light" w:cs="Times New Roman"/>
          <w:color w:val="000000" w:themeColor="text1"/>
        </w:rPr>
        <w:t xml:space="preserve">almacenados en el </w:t>
      </w:r>
      <w:r w:rsidR="004477D8">
        <w:rPr>
          <w:rFonts w:ascii="Visuelt Pro Light" w:hAnsi="Visuelt Pro Light" w:cs="Times New Roman"/>
          <w:color w:val="000000" w:themeColor="text1"/>
        </w:rPr>
        <w:t>ordenador</w:t>
      </w:r>
      <w:r>
        <w:rPr>
          <w:rFonts w:ascii="Visuelt Pro Light" w:hAnsi="Visuelt Pro Light" w:cs="Times New Roman"/>
          <w:color w:val="000000" w:themeColor="text1"/>
        </w:rPr>
        <w:t xml:space="preserve"> y</w:t>
      </w:r>
      <w:r w:rsidRPr="00BC2246">
        <w:rPr>
          <w:rFonts w:ascii="Visuelt Pro Light" w:hAnsi="Visuelt Pro Light" w:cs="Times New Roman"/>
          <w:color w:val="000000" w:themeColor="text1"/>
        </w:rPr>
        <w:t xml:space="preserve"> comprender en detalle lo que </w:t>
      </w:r>
      <w:r>
        <w:rPr>
          <w:rFonts w:ascii="Visuelt Pro Light" w:hAnsi="Visuelt Pro Light" w:cs="Times New Roman"/>
          <w:color w:val="000000" w:themeColor="text1"/>
        </w:rPr>
        <w:t xml:space="preserve">hicimos </w:t>
      </w:r>
      <w:r w:rsidRPr="00BC2246">
        <w:rPr>
          <w:rFonts w:ascii="Visuelt Pro Light" w:hAnsi="Visuelt Pro Light" w:cs="Times New Roman"/>
          <w:color w:val="000000" w:themeColor="text1"/>
        </w:rPr>
        <w:t>y por qué</w:t>
      </w:r>
      <w:r>
        <w:rPr>
          <w:rFonts w:ascii="Visuelt Pro Light" w:hAnsi="Visuelt Pro Light" w:cs="Times New Roman"/>
          <w:color w:val="000000" w:themeColor="text1"/>
        </w:rPr>
        <w:t xml:space="preserve"> lo hicimos</w:t>
      </w:r>
      <w:r w:rsidRPr="00BC2246">
        <w:rPr>
          <w:rFonts w:ascii="Visuelt Pro Light" w:hAnsi="Visuelt Pro Light" w:cs="Times New Roman"/>
          <w:color w:val="000000" w:themeColor="text1"/>
        </w:rPr>
        <w:t xml:space="preserve">. Este </w:t>
      </w:r>
      <w:r>
        <w:rPr>
          <w:rFonts w:ascii="Visuelt Pro Light" w:hAnsi="Visuelt Pro Light" w:cs="Times New Roman"/>
          <w:color w:val="000000" w:themeColor="text1"/>
        </w:rPr>
        <w:t>«</w:t>
      </w:r>
      <w:r w:rsidRPr="00BC2246">
        <w:rPr>
          <w:rFonts w:ascii="Visuelt Pro Light" w:hAnsi="Visuelt Pro Light" w:cs="Times New Roman"/>
          <w:color w:val="000000" w:themeColor="text1"/>
        </w:rPr>
        <w:t>alguien</w:t>
      </w:r>
      <w:r>
        <w:rPr>
          <w:rFonts w:ascii="Visuelt Pro Light" w:hAnsi="Visuelt Pro Light" w:cs="Times New Roman"/>
          <w:color w:val="000000" w:themeColor="text1"/>
        </w:rPr>
        <w:t>»</w:t>
      </w:r>
      <w:r w:rsidRPr="00BC2246">
        <w:rPr>
          <w:rFonts w:ascii="Visuelt Pro Light" w:hAnsi="Visuelt Pro Light" w:cs="Times New Roman"/>
          <w:color w:val="000000" w:themeColor="text1"/>
        </w:rPr>
        <w:t xml:space="preserve"> podría ser cualquiera de una variedad de personas: alguien que leyó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artículo </w:t>
      </w:r>
      <w:r>
        <w:rPr>
          <w:rFonts w:ascii="Visuelt Pro Light" w:hAnsi="Visuelt Pro Light" w:cs="Times New Roman"/>
          <w:color w:val="000000" w:themeColor="text1"/>
        </w:rPr>
        <w:t xml:space="preserve">que hemos </w:t>
      </w:r>
      <w:r w:rsidRPr="00BC2246">
        <w:rPr>
          <w:rFonts w:ascii="Visuelt Pro Light" w:hAnsi="Visuelt Pro Light" w:cs="Times New Roman"/>
          <w:color w:val="000000" w:themeColor="text1"/>
        </w:rPr>
        <w:t xml:space="preserve">publicado y quiere intentar reproducir </w:t>
      </w:r>
      <w:r>
        <w:rPr>
          <w:rFonts w:ascii="Visuelt Pro Light" w:hAnsi="Visuelt Pro Light" w:cs="Times New Roman"/>
          <w:color w:val="000000" w:themeColor="text1"/>
        </w:rPr>
        <w:t>nuestro</w:t>
      </w:r>
      <w:r w:rsidRPr="00BC2246">
        <w:rPr>
          <w:rFonts w:ascii="Visuelt Pro Light" w:hAnsi="Visuelt Pro Light" w:cs="Times New Roman"/>
          <w:color w:val="000000" w:themeColor="text1"/>
        </w:rPr>
        <w:t xml:space="preserve"> trabajo, un colaborador que quiere comprender los detalles de </w:t>
      </w:r>
      <w:r>
        <w:rPr>
          <w:rFonts w:ascii="Visuelt Pro Light" w:hAnsi="Visuelt Pro Light" w:cs="Times New Roman"/>
          <w:color w:val="000000" w:themeColor="text1"/>
        </w:rPr>
        <w:t>los</w:t>
      </w:r>
      <w:r w:rsidRPr="00BC2246">
        <w:rPr>
          <w:rFonts w:ascii="Visuelt Pro Light" w:hAnsi="Visuelt Pro Light" w:cs="Times New Roman"/>
          <w:color w:val="000000" w:themeColor="text1"/>
        </w:rPr>
        <w:t xml:space="preserve"> experimentos</w:t>
      </w:r>
      <w:r>
        <w:rPr>
          <w:rFonts w:ascii="Visuelt Pro Light" w:hAnsi="Visuelt Pro Light" w:cs="Times New Roman"/>
          <w:color w:val="000000" w:themeColor="text1"/>
        </w:rPr>
        <w:t xml:space="preserve"> realizados</w:t>
      </w:r>
      <w:r w:rsidRPr="00BC2246">
        <w:rPr>
          <w:rFonts w:ascii="Visuelt Pro Light" w:hAnsi="Visuelt Pro Light" w:cs="Times New Roman"/>
          <w:color w:val="000000" w:themeColor="text1"/>
        </w:rPr>
        <w:t xml:space="preserve">, un futuro estudiante que trabaja </w:t>
      </w:r>
      <w:r>
        <w:rPr>
          <w:rFonts w:ascii="Visuelt Pro Light" w:hAnsi="Visuelt Pro Light" w:cs="Times New Roman"/>
          <w:color w:val="000000" w:themeColor="text1"/>
        </w:rPr>
        <w:t xml:space="preserve">con </w:t>
      </w:r>
      <w:r w:rsidR="002C5142">
        <w:rPr>
          <w:rFonts w:ascii="Visuelt Pro Light" w:hAnsi="Visuelt Pro Light" w:cs="Times New Roman"/>
          <w:color w:val="000000" w:themeColor="text1"/>
        </w:rPr>
        <w:t>ustedes</w:t>
      </w:r>
      <w:r>
        <w:rPr>
          <w:rFonts w:ascii="Visuelt Pro Light" w:hAnsi="Visuelt Pro Light" w:cs="Times New Roman"/>
          <w:color w:val="000000" w:themeColor="text1"/>
        </w:rPr>
        <w:t xml:space="preserve"> </w:t>
      </w:r>
      <w:r w:rsidRPr="00BC2246">
        <w:rPr>
          <w:rFonts w:ascii="Visuelt Pro Light" w:hAnsi="Visuelt Pro Light" w:cs="Times New Roman"/>
          <w:color w:val="000000" w:themeColor="text1"/>
        </w:rPr>
        <w:t xml:space="preserve">en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laboratorio y </w:t>
      </w:r>
      <w:r>
        <w:rPr>
          <w:rFonts w:ascii="Visuelt Pro Light" w:hAnsi="Visuelt Pro Light" w:cs="Times New Roman"/>
          <w:color w:val="000000" w:themeColor="text1"/>
        </w:rPr>
        <w:t xml:space="preserve">deseamos </w:t>
      </w:r>
      <w:r w:rsidRPr="00BC2246">
        <w:rPr>
          <w:rFonts w:ascii="Visuelt Pro Light" w:hAnsi="Visuelt Pro Light" w:cs="Times New Roman"/>
          <w:color w:val="000000" w:themeColor="text1"/>
        </w:rPr>
        <w:t>ampl</w:t>
      </w:r>
      <w:r>
        <w:rPr>
          <w:rFonts w:ascii="Visuelt Pro Light" w:hAnsi="Visuelt Pro Light" w:cs="Times New Roman"/>
          <w:color w:val="000000" w:themeColor="text1"/>
        </w:rPr>
        <w:t>iar</w:t>
      </w:r>
      <w:r w:rsidRPr="00BC2246">
        <w:rPr>
          <w:rFonts w:ascii="Visuelt Pro Light" w:hAnsi="Visuelt Pro Light" w:cs="Times New Roman"/>
          <w:color w:val="000000" w:themeColor="text1"/>
        </w:rPr>
        <w:t xml:space="preserve">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trabajo</w:t>
      </w:r>
      <w:r>
        <w:rPr>
          <w:rFonts w:ascii="Visuelt Pro Light" w:hAnsi="Visuelt Pro Light" w:cs="Times New Roman"/>
          <w:color w:val="000000" w:themeColor="text1"/>
        </w:rPr>
        <w:t xml:space="preserve"> hecho hasta el momento</w:t>
      </w:r>
      <w:r w:rsidRPr="00BC2246">
        <w:rPr>
          <w:rFonts w:ascii="Visuelt Pro Light" w:hAnsi="Visuelt Pro Light" w:cs="Times New Roman"/>
          <w:color w:val="000000" w:themeColor="text1"/>
        </w:rPr>
        <w:t>, u</w:t>
      </w:r>
      <w:r>
        <w:rPr>
          <w:rFonts w:ascii="Visuelt Pro Light" w:hAnsi="Visuelt Pro Light" w:cs="Times New Roman"/>
          <w:color w:val="000000" w:themeColor="text1"/>
        </w:rPr>
        <w:t>n</w:t>
      </w:r>
      <w:r w:rsidRPr="00BC2246">
        <w:rPr>
          <w:rFonts w:ascii="Visuelt Pro Light" w:hAnsi="Visuelt Pro Light" w:cs="Times New Roman"/>
          <w:color w:val="000000" w:themeColor="text1"/>
        </w:rPr>
        <w:t xml:space="preserve"> asesor de investigación que puede estar interesado en comprender </w:t>
      </w:r>
      <w:r>
        <w:rPr>
          <w:rFonts w:ascii="Visuelt Pro Light" w:hAnsi="Visuelt Pro Light" w:cs="Times New Roman"/>
          <w:color w:val="000000" w:themeColor="text1"/>
        </w:rPr>
        <w:t>nuestro</w:t>
      </w:r>
      <w:r w:rsidRPr="00BC2246">
        <w:rPr>
          <w:rFonts w:ascii="Visuelt Pro Light" w:hAnsi="Visuelt Pro Light" w:cs="Times New Roman"/>
          <w:color w:val="000000" w:themeColor="text1"/>
        </w:rPr>
        <w:t xml:space="preserve"> trabajo o que puede estar evaluando </w:t>
      </w:r>
      <w:r>
        <w:rPr>
          <w:rFonts w:ascii="Visuelt Pro Light" w:hAnsi="Visuelt Pro Light" w:cs="Times New Roman"/>
          <w:color w:val="000000" w:themeColor="text1"/>
        </w:rPr>
        <w:t xml:space="preserve">nuestras </w:t>
      </w:r>
      <w:r w:rsidRPr="00BC2246">
        <w:rPr>
          <w:rFonts w:ascii="Visuelt Pro Light" w:hAnsi="Visuelt Pro Light" w:cs="Times New Roman"/>
          <w:color w:val="000000" w:themeColor="text1"/>
        </w:rPr>
        <w:t>habilidades de investigación. Sin embargo, lo más común es que ese "alguien" sea</w:t>
      </w:r>
      <w:r>
        <w:rPr>
          <w:rFonts w:ascii="Visuelt Pro Light" w:hAnsi="Visuelt Pro Light" w:cs="Times New Roman"/>
          <w:color w:val="000000" w:themeColor="text1"/>
        </w:rPr>
        <w:t>mos nosotros mismos.</w:t>
      </w:r>
    </w:p>
    <w:p w14:paraId="0300EA35" w14:textId="77777777" w:rsidR="00EB4368" w:rsidRDefault="00EB4368"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Usando comandos de Linux a través de un terminal, </w:t>
      </w:r>
      <w:r w:rsidRPr="00F614AE">
        <w:rPr>
          <w:rFonts w:ascii="Visuelt Pro Light" w:hAnsi="Visuelt Pro Light" w:cs="Times New Roman"/>
        </w:rPr>
        <w:t xml:space="preserve">deberá crear la siguiente estructura de directorios </w:t>
      </w:r>
      <w:r>
        <w:rPr>
          <w:rFonts w:ascii="Visuelt Pro Light" w:hAnsi="Visuelt Pro Light" w:cs="Times New Roman"/>
          <w:color w:val="000000" w:themeColor="text1"/>
        </w:rPr>
        <w:t>para este proyecto que identificará de la siguiente manera:</w:t>
      </w:r>
    </w:p>
    <w:p w14:paraId="3B21AA55" w14:textId="77777777" w:rsidR="00384AA5" w:rsidRDefault="00384AA5" w:rsidP="00EB4368">
      <w:pPr>
        <w:jc w:val="both"/>
        <w:rPr>
          <w:rFonts w:ascii="Visuelt Pro Light" w:hAnsi="Visuelt Pro Light" w:cs="Times New Roman"/>
          <w:b/>
          <w:bCs/>
          <w:i/>
          <w:iCs/>
          <w:color w:val="000000" w:themeColor="text1"/>
        </w:rPr>
      </w:pPr>
    </w:p>
    <w:p w14:paraId="55259425" w14:textId="1FF2A7F2" w:rsidR="00EB4368" w:rsidRPr="00C35EFA" w:rsidRDefault="00EB4368" w:rsidP="00EB4368">
      <w:pPr>
        <w:jc w:val="both"/>
        <w:rPr>
          <w:rFonts w:ascii="Visuelt Pro Light" w:hAnsi="Visuelt Pro Light" w:cs="Times New Roman"/>
          <w:color w:val="000000" w:themeColor="text1"/>
        </w:rPr>
      </w:pPr>
      <w:r w:rsidRPr="005B2A3D">
        <w:rPr>
          <w:rFonts w:ascii="Visuelt Pro Light" w:hAnsi="Visuelt Pro Light" w:cs="Times New Roman"/>
          <w:b/>
          <w:bCs/>
          <w:i/>
          <w:iCs/>
          <w:color w:val="000000" w:themeColor="text1"/>
        </w:rPr>
        <w:t>User_proyect_year</w:t>
      </w:r>
      <w:r>
        <w:rPr>
          <w:rFonts w:ascii="Visuelt Pro Light" w:hAnsi="Visuelt Pro Light" w:cs="Times New Roman"/>
          <w:b/>
          <w:bCs/>
          <w:i/>
          <w:iCs/>
          <w:color w:val="000000" w:themeColor="text1"/>
        </w:rPr>
        <w:t>_p</w:t>
      </w:r>
      <w:r w:rsidRPr="005B2A3D">
        <w:rPr>
          <w:rFonts w:ascii="Visuelt Pro Light" w:hAnsi="Visuelt Pro Light" w:cs="Times New Roman"/>
          <w:b/>
          <w:bCs/>
          <w:i/>
          <w:iCs/>
          <w:color w:val="000000" w:themeColor="text1"/>
        </w:rPr>
        <w:t>ublication</w:t>
      </w:r>
      <w:r w:rsidRPr="00C35EFA">
        <w:rPr>
          <w:rFonts w:ascii="Visuelt Pro Light" w:hAnsi="Visuelt Pro Light" w:cs="Times New Roman"/>
          <w:color w:val="000000" w:themeColor="text1"/>
        </w:rPr>
        <w:t xml:space="preserve"> donde:</w:t>
      </w:r>
    </w:p>
    <w:p w14:paraId="1DB145AF" w14:textId="77777777" w:rsidR="00EB4368" w:rsidRDefault="00EB4368" w:rsidP="00EB4368">
      <w:pPr>
        <w:pStyle w:val="Prrafodelista"/>
        <w:numPr>
          <w:ilvl w:val="0"/>
          <w:numId w:val="19"/>
        </w:numPr>
        <w:jc w:val="both"/>
        <w:rPr>
          <w:rFonts w:ascii="Visuelt Pro Light" w:hAnsi="Visuelt Pro Light" w:cs="Times New Roman"/>
          <w:color w:val="000000" w:themeColor="text1"/>
        </w:rPr>
      </w:pPr>
      <w:r w:rsidRPr="00C35EFA">
        <w:rPr>
          <w:rFonts w:ascii="Visuelt Pro Light" w:hAnsi="Visuelt Pro Light" w:cs="Times New Roman"/>
          <w:color w:val="000000" w:themeColor="text1"/>
        </w:rPr>
        <w:t>Us</w:t>
      </w:r>
      <w:r>
        <w:rPr>
          <w:rFonts w:ascii="Visuelt Pro Light" w:hAnsi="Visuelt Pro Light" w:cs="Times New Roman"/>
          <w:color w:val="000000" w:themeColor="text1"/>
        </w:rPr>
        <w:t xml:space="preserve">er </w:t>
      </w:r>
      <w:r w:rsidRPr="00C35EFA">
        <w:rPr>
          <w:rFonts w:ascii="Visuelt Pro Light" w:hAnsi="Visuelt Pro Light" w:cs="Times New Roman"/>
          <w:color w:val="000000" w:themeColor="text1"/>
        </w:rPr>
        <w:t>corresponde a su apel</w:t>
      </w:r>
      <w:r>
        <w:rPr>
          <w:rFonts w:ascii="Visuelt Pro Light" w:hAnsi="Visuelt Pro Light" w:cs="Times New Roman"/>
          <w:color w:val="000000" w:themeColor="text1"/>
        </w:rPr>
        <w:t>lido.</w:t>
      </w:r>
    </w:p>
    <w:p w14:paraId="34CB06D1" w14:textId="531ED258" w:rsidR="00EB4368"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pro</w:t>
      </w:r>
      <w:r w:rsidR="00093F00">
        <w:rPr>
          <w:rFonts w:ascii="Visuelt Pro Light" w:hAnsi="Visuelt Pro Light" w:cs="Times New Roman"/>
          <w:color w:val="000000" w:themeColor="text1"/>
        </w:rPr>
        <w:t>j</w:t>
      </w:r>
      <w:r>
        <w:rPr>
          <w:rFonts w:ascii="Visuelt Pro Light" w:hAnsi="Visuelt Pro Light" w:cs="Times New Roman"/>
          <w:color w:val="000000" w:themeColor="text1"/>
        </w:rPr>
        <w:t>ect corresponde al nombre de su proyecto hipot</w:t>
      </w:r>
      <w:r w:rsidRPr="00C35EFA">
        <w:rPr>
          <w:rFonts w:ascii="Visuelt Pro Light" w:hAnsi="Visuelt Pro Light" w:cs="Times New Roman"/>
          <w:color w:val="000000" w:themeColor="text1"/>
        </w:rPr>
        <w:t>é</w:t>
      </w:r>
      <w:r>
        <w:rPr>
          <w:rFonts w:ascii="Visuelt Pro Light" w:hAnsi="Visuelt Pro Light" w:cs="Times New Roman"/>
          <w:color w:val="000000" w:themeColor="text1"/>
        </w:rPr>
        <w:t>tico en el cual se encuentra trabajando (por ejemplo: humanTonsils)</w:t>
      </w:r>
    </w:p>
    <w:p w14:paraId="6BD15B43" w14:textId="77777777" w:rsidR="00EB4368"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year es el </w:t>
      </w:r>
      <w:r w:rsidRPr="00C35EFA">
        <w:rPr>
          <w:rFonts w:ascii="Visuelt Pro Light" w:hAnsi="Visuelt Pro Light" w:cs="Times New Roman"/>
          <w:color w:val="000000" w:themeColor="text1"/>
        </w:rPr>
        <w:t>año de la publicación</w:t>
      </w:r>
      <w:r>
        <w:rPr>
          <w:rFonts w:ascii="Visuelt Pro Light" w:hAnsi="Visuelt Pro Light" w:cs="Times New Roman"/>
          <w:color w:val="000000" w:themeColor="text1"/>
        </w:rPr>
        <w:t xml:space="preserve"> o investigación que está realizando.</w:t>
      </w:r>
    </w:p>
    <w:p w14:paraId="59A7034A" w14:textId="77777777" w:rsidR="00EB4368" w:rsidRPr="00C35EFA"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Publication corresponde a una revista o conferencia en donde quiere publicar sus resultados.</w:t>
      </w:r>
    </w:p>
    <w:p w14:paraId="773601B9" w14:textId="47DFBD49" w:rsidR="00EB4368" w:rsidRPr="00D62525" w:rsidRDefault="00EB4368"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Este directorio, en mi caso, </w:t>
      </w:r>
      <w:r w:rsidRPr="00066ED9">
        <w:rPr>
          <w:rFonts w:ascii="Visuelt Pro Light" w:hAnsi="Visuelt Pro Light" w:cs="Times New Roman"/>
          <w:b/>
          <w:bCs/>
          <w:i/>
          <w:iCs/>
          <w:color w:val="ED7D31" w:themeColor="accent2"/>
        </w:rPr>
        <w:t>Soler_humanTonsils_2022_Nature</w:t>
      </w:r>
      <w:r w:rsidRPr="00066ED9">
        <w:rPr>
          <w:rFonts w:ascii="Visuelt Pro Light" w:hAnsi="Visuelt Pro Light" w:cs="Times New Roman"/>
          <w:b/>
          <w:bCs/>
          <w:color w:val="ED7D31" w:themeColor="accent2"/>
        </w:rPr>
        <w:t xml:space="preserve"> </w:t>
      </w:r>
      <w:r>
        <w:rPr>
          <w:rFonts w:ascii="Visuelt Pro Light" w:hAnsi="Visuelt Pro Light" w:cs="Times New Roman"/>
          <w:color w:val="000000" w:themeColor="text1"/>
        </w:rPr>
        <w:t>será creado dentro de</w:t>
      </w:r>
      <w:r w:rsidR="00093F00">
        <w:rPr>
          <w:rFonts w:ascii="Visuelt Pro Light" w:hAnsi="Visuelt Pro Light" w:cs="Times New Roman"/>
          <w:color w:val="000000" w:themeColor="text1"/>
        </w:rPr>
        <w:t xml:space="preserve">l directorio </w:t>
      </w:r>
      <w:r w:rsidRPr="002B271B">
        <w:rPr>
          <w:rFonts w:ascii="Visuelt Pro Light" w:hAnsi="Visuelt Pro Light" w:cs="Times New Roman"/>
          <w:b/>
          <w:bCs/>
          <w:i/>
          <w:iCs/>
          <w:color w:val="E85211"/>
        </w:rPr>
        <w:t>Documents</w:t>
      </w:r>
      <w:r w:rsidRPr="002B271B">
        <w:rPr>
          <w:rFonts w:ascii="Visuelt Pro Light" w:hAnsi="Visuelt Pro Light" w:cs="Times New Roman"/>
          <w:color w:val="E85211"/>
        </w:rPr>
        <w:t xml:space="preserve"> </w:t>
      </w:r>
      <w:r>
        <w:rPr>
          <w:rFonts w:ascii="Visuelt Pro Light" w:hAnsi="Visuelt Pro Light" w:cs="Times New Roman"/>
          <w:color w:val="000000" w:themeColor="text1"/>
        </w:rPr>
        <w:t>que a su vez contendrá 5 directorios (</w:t>
      </w:r>
      <w:r w:rsidRPr="002B271B">
        <w:rPr>
          <w:rFonts w:ascii="Visuelt Pro Light" w:hAnsi="Visuelt Pro Light" w:cs="Times New Roman"/>
          <w:b/>
          <w:bCs/>
          <w:i/>
          <w:iCs/>
          <w:color w:val="E85211"/>
        </w:rPr>
        <w:t>analysis</w:t>
      </w:r>
      <w:r w:rsidRPr="002B271B">
        <w:rPr>
          <w:rFonts w:ascii="Visuelt Pro Light" w:hAnsi="Visuelt Pro Light" w:cs="Times New Roman"/>
          <w:i/>
          <w:iCs/>
          <w:color w:val="000000" w:themeColor="text1"/>
        </w:rPr>
        <w:t xml:space="preserve">, </w:t>
      </w:r>
      <w:r w:rsidRPr="002B271B">
        <w:rPr>
          <w:rFonts w:ascii="Visuelt Pro Light" w:hAnsi="Visuelt Pro Light" w:cs="Times New Roman"/>
          <w:b/>
          <w:bCs/>
          <w:i/>
          <w:iCs/>
          <w:color w:val="E85211"/>
        </w:rPr>
        <w:t>code</w:t>
      </w:r>
      <w:r w:rsidRPr="002B271B">
        <w:rPr>
          <w:rFonts w:ascii="Visuelt Pro Light" w:hAnsi="Visuelt Pro Light" w:cs="Times New Roman"/>
          <w:i/>
          <w:iCs/>
          <w:color w:val="000000" w:themeColor="text1"/>
        </w:rPr>
        <w:t xml:space="preserve">, </w:t>
      </w:r>
      <w:r w:rsidRPr="002B271B">
        <w:rPr>
          <w:rFonts w:ascii="Visuelt Pro Light" w:hAnsi="Visuelt Pro Light" w:cs="Times New Roman"/>
          <w:b/>
          <w:bCs/>
          <w:i/>
          <w:iCs/>
          <w:color w:val="E85211"/>
        </w:rPr>
        <w:t>data</w:t>
      </w:r>
      <w:r>
        <w:rPr>
          <w:rFonts w:ascii="Visuelt Pro Light" w:hAnsi="Visuelt Pro Light" w:cs="Times New Roman"/>
          <w:b/>
          <w:bCs/>
          <w:i/>
          <w:iCs/>
          <w:color w:val="E85211"/>
        </w:rPr>
        <w:t>, tools</w:t>
      </w:r>
      <w:r w:rsidRPr="002B271B">
        <w:rPr>
          <w:rFonts w:ascii="Visuelt Pro Light" w:hAnsi="Visuelt Pro Light" w:cs="Times New Roman"/>
          <w:i/>
          <w:iCs/>
          <w:color w:val="000000" w:themeColor="text1"/>
        </w:rPr>
        <w:t xml:space="preserve"> y </w:t>
      </w:r>
      <w:r w:rsidRPr="002B271B">
        <w:rPr>
          <w:rFonts w:ascii="Visuelt Pro Light" w:hAnsi="Visuelt Pro Light" w:cs="Times New Roman"/>
          <w:b/>
          <w:bCs/>
          <w:i/>
          <w:iCs/>
          <w:color w:val="E85211"/>
        </w:rPr>
        <w:t>submission</w:t>
      </w:r>
      <w:r>
        <w:rPr>
          <w:rFonts w:ascii="Visuelt Pro Light" w:hAnsi="Visuelt Pro Light" w:cs="Times New Roman"/>
          <w:color w:val="000000" w:themeColor="text1"/>
        </w:rPr>
        <w:t>) y dos archivos (</w:t>
      </w:r>
      <w:r w:rsidRPr="003900E2">
        <w:rPr>
          <w:rFonts w:ascii="Visuelt Pro Light" w:hAnsi="Visuelt Pro Light" w:cs="Times New Roman"/>
          <w:b/>
          <w:bCs/>
          <w:i/>
          <w:iCs/>
          <w:color w:val="E85211"/>
        </w:rPr>
        <w:t>README</w:t>
      </w:r>
      <w:r w:rsidRPr="002B271B">
        <w:rPr>
          <w:rFonts w:ascii="Visuelt Pro Light" w:hAnsi="Visuelt Pro Light" w:cs="Times New Roman"/>
          <w:i/>
          <w:iCs/>
          <w:color w:val="000000" w:themeColor="text1"/>
        </w:rPr>
        <w:t xml:space="preserve"> y </w:t>
      </w:r>
      <w:r w:rsidRPr="003900E2">
        <w:rPr>
          <w:rFonts w:ascii="Visuelt Pro Light" w:hAnsi="Visuelt Pro Light" w:cs="Times New Roman"/>
          <w:b/>
          <w:bCs/>
          <w:i/>
          <w:iCs/>
          <w:color w:val="E85211"/>
        </w:rPr>
        <w:t>LICENSE</w:t>
      </w:r>
      <w:r>
        <w:rPr>
          <w:rFonts w:ascii="Visuelt Pro Light" w:hAnsi="Visuelt Pro Light" w:cs="Times New Roman"/>
          <w:color w:val="000000" w:themeColor="text1"/>
        </w:rPr>
        <w:t xml:space="preserve">). El directorio </w:t>
      </w:r>
      <w:r w:rsidRPr="002B271B">
        <w:rPr>
          <w:rFonts w:ascii="Visuelt Pro Light" w:hAnsi="Visuelt Pro Light" w:cs="Times New Roman"/>
          <w:b/>
          <w:bCs/>
          <w:i/>
          <w:iCs/>
          <w:color w:val="E85211"/>
        </w:rPr>
        <w:t>data</w:t>
      </w:r>
      <w:r w:rsidRPr="002B271B">
        <w:rPr>
          <w:rFonts w:ascii="Visuelt Pro Light" w:hAnsi="Visuelt Pro Light" w:cs="Times New Roman"/>
          <w:b/>
          <w:bCs/>
          <w:color w:val="E85211"/>
        </w:rPr>
        <w:t xml:space="preserve"> </w:t>
      </w:r>
      <w:r>
        <w:rPr>
          <w:rFonts w:ascii="Visuelt Pro Light" w:hAnsi="Visuelt Pro Light" w:cs="Times New Roman"/>
          <w:color w:val="000000" w:themeColor="text1"/>
        </w:rPr>
        <w:t xml:space="preserve">tiene a su vez los directorios </w:t>
      </w:r>
      <w:r w:rsidRPr="003900E2">
        <w:rPr>
          <w:rFonts w:ascii="Visuelt Pro Light" w:hAnsi="Visuelt Pro Light" w:cs="Times New Roman"/>
          <w:b/>
          <w:bCs/>
          <w:i/>
          <w:iCs/>
          <w:color w:val="E85211"/>
        </w:rPr>
        <w:t>raw</w:t>
      </w:r>
      <w:r>
        <w:rPr>
          <w:rFonts w:ascii="Visuelt Pro Light" w:hAnsi="Visuelt Pro Light" w:cs="Times New Roman"/>
          <w:color w:val="000000" w:themeColor="text1"/>
        </w:rPr>
        <w:t xml:space="preserve"> y </w:t>
      </w:r>
      <w:r w:rsidRPr="003900E2">
        <w:rPr>
          <w:rFonts w:ascii="Visuelt Pro Light" w:hAnsi="Visuelt Pro Light" w:cs="Times New Roman"/>
          <w:b/>
          <w:bCs/>
          <w:color w:val="E85211"/>
        </w:rPr>
        <w:t>processed</w:t>
      </w:r>
      <w:r>
        <w:rPr>
          <w:rFonts w:ascii="Visuelt Pro Light" w:hAnsi="Visuelt Pro Light" w:cs="Times New Roman"/>
          <w:color w:val="000000" w:themeColor="text1"/>
        </w:rPr>
        <w:t xml:space="preserve">. El directorio </w:t>
      </w:r>
      <w:r w:rsidRPr="003900E2">
        <w:rPr>
          <w:rFonts w:ascii="Visuelt Pro Light" w:hAnsi="Visuelt Pro Light" w:cs="Times New Roman"/>
          <w:b/>
          <w:bCs/>
          <w:i/>
          <w:iCs/>
          <w:color w:val="E85211"/>
        </w:rPr>
        <w:t>submi</w:t>
      </w:r>
      <w:r>
        <w:rPr>
          <w:rFonts w:ascii="Visuelt Pro Light" w:hAnsi="Visuelt Pro Light" w:cs="Times New Roman"/>
          <w:b/>
          <w:bCs/>
          <w:i/>
          <w:iCs/>
          <w:color w:val="E85211"/>
        </w:rPr>
        <w:t>ss</w:t>
      </w:r>
      <w:r w:rsidRPr="003900E2">
        <w:rPr>
          <w:rFonts w:ascii="Visuelt Pro Light" w:hAnsi="Visuelt Pro Light" w:cs="Times New Roman"/>
          <w:b/>
          <w:bCs/>
          <w:i/>
          <w:iCs/>
          <w:color w:val="E85211"/>
        </w:rPr>
        <w:t>ion</w:t>
      </w:r>
      <w:r>
        <w:rPr>
          <w:rFonts w:ascii="Visuelt Pro Light" w:hAnsi="Visuelt Pro Light" w:cs="Times New Roman"/>
          <w:color w:val="000000" w:themeColor="text1"/>
        </w:rPr>
        <w:t xml:space="preserve"> contendrá a su vez dos directorios (</w:t>
      </w:r>
      <w:r w:rsidRPr="003900E2">
        <w:rPr>
          <w:rFonts w:ascii="Visuelt Pro Light" w:hAnsi="Visuelt Pro Light" w:cs="Times New Roman"/>
          <w:b/>
          <w:bCs/>
          <w:i/>
          <w:iCs/>
          <w:color w:val="E85211"/>
        </w:rPr>
        <w:t>version1</w:t>
      </w:r>
      <w:r>
        <w:rPr>
          <w:rFonts w:ascii="Visuelt Pro Light" w:hAnsi="Visuelt Pro Light" w:cs="Times New Roman"/>
          <w:color w:val="000000" w:themeColor="text1"/>
        </w:rPr>
        <w:t xml:space="preserve"> y </w:t>
      </w:r>
      <w:r w:rsidRPr="003900E2">
        <w:rPr>
          <w:rFonts w:ascii="Visuelt Pro Light" w:hAnsi="Visuelt Pro Light" w:cs="Times New Roman"/>
          <w:b/>
          <w:bCs/>
          <w:i/>
          <w:iCs/>
          <w:color w:val="E85211"/>
        </w:rPr>
        <w:t>version2</w:t>
      </w:r>
      <w:r>
        <w:rPr>
          <w:rFonts w:ascii="Visuelt Pro Light" w:hAnsi="Visuelt Pro Light" w:cs="Times New Roman"/>
          <w:color w:val="000000" w:themeColor="text1"/>
        </w:rPr>
        <w:t>).</w:t>
      </w:r>
    </w:p>
    <w:p w14:paraId="6DED2039" w14:textId="77777777" w:rsidR="00EB4368" w:rsidRDefault="00EB4368" w:rsidP="00EB4368">
      <w:pPr>
        <w:keepNext/>
        <w:jc w:val="both"/>
      </w:pPr>
      <w:r>
        <w:rPr>
          <w:noProof/>
        </w:rPr>
        <w:lastRenderedPageBreak/>
        <w:drawing>
          <wp:inline distT="0" distB="0" distL="0" distR="0" wp14:anchorId="1340C6FC" wp14:editId="170B38F5">
            <wp:extent cx="5934434" cy="4357315"/>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8595" cy="4375055"/>
                    </a:xfrm>
                    <a:prstGeom prst="rect">
                      <a:avLst/>
                    </a:prstGeom>
                  </pic:spPr>
                </pic:pic>
              </a:graphicData>
            </a:graphic>
          </wp:inline>
        </w:drawing>
      </w:r>
    </w:p>
    <w:p w14:paraId="3CFA1B06" w14:textId="77777777" w:rsidR="00EB4368" w:rsidRPr="00972873" w:rsidRDefault="00EB4368" w:rsidP="00EB4368">
      <w:pPr>
        <w:pStyle w:val="Descripcin"/>
        <w:jc w:val="center"/>
        <w:rPr>
          <w:rFonts w:ascii="Visuelt Pro Light" w:hAnsi="Visuelt Pro Light" w:cs="Times New Roman"/>
          <w:color w:val="000000" w:themeColor="text1"/>
        </w:rPr>
      </w:pPr>
      <w:r>
        <w:t>Figura 1. Estructura de directorio vista desde la interfaz gráfica</w:t>
      </w:r>
    </w:p>
    <w:p w14:paraId="26716BE3" w14:textId="5A788A1A" w:rsidR="00384AA5" w:rsidRPr="002C5142" w:rsidRDefault="00EB4368" w:rsidP="00EB4368">
      <w:pPr>
        <w:jc w:val="both"/>
        <w:rPr>
          <w:rFonts w:ascii="Visuelt Pro Light" w:hAnsi="Visuelt Pro Light" w:cs="Times New Roman"/>
          <w:b/>
          <w:bCs/>
          <w:color w:val="000000" w:themeColor="text1"/>
        </w:rPr>
      </w:pPr>
      <w:r w:rsidRPr="002C5142">
        <w:rPr>
          <w:rFonts w:ascii="Visuelt Pro Light" w:hAnsi="Visuelt Pro Light" w:cs="Times New Roman"/>
          <w:b/>
          <w:bCs/>
          <w:color w:val="000000" w:themeColor="text1"/>
        </w:rPr>
        <w:t xml:space="preserve">Después de crear la estructura de directorios antes indicada, </w:t>
      </w:r>
      <w:r w:rsidRPr="002C5142">
        <w:rPr>
          <w:rFonts w:ascii="Visuelt Pro Light" w:hAnsi="Visuelt Pro Light" w:cs="Times New Roman"/>
          <w:b/>
          <w:bCs/>
        </w:rPr>
        <w:t xml:space="preserve">incluya una captura de pantalla </w:t>
      </w:r>
      <w:r w:rsidRPr="002C5142">
        <w:rPr>
          <w:rFonts w:ascii="Visuelt Pro Light" w:hAnsi="Visuelt Pro Light" w:cs="Times New Roman"/>
          <w:b/>
          <w:bCs/>
          <w:color w:val="000000" w:themeColor="text1"/>
        </w:rPr>
        <w:t xml:space="preserve">usando el comando </w:t>
      </w:r>
      <w:r w:rsidRPr="002C5142">
        <w:rPr>
          <w:rFonts w:ascii="Visuelt Pro Light" w:hAnsi="Visuelt Pro Light" w:cs="Times New Roman"/>
          <w:b/>
          <w:bCs/>
          <w:i/>
          <w:iCs/>
          <w:color w:val="E85211"/>
        </w:rPr>
        <w:t>tree</w:t>
      </w:r>
      <w:r w:rsidRPr="002C5142">
        <w:rPr>
          <w:rFonts w:ascii="Visuelt Pro Light" w:hAnsi="Visuelt Pro Light" w:cs="Times New Roman"/>
          <w:b/>
          <w:bCs/>
          <w:color w:val="000000" w:themeColor="text1"/>
        </w:rPr>
        <w:t xml:space="preserve"> desde el terminal. También puede incluir una captura de pantalla desde la interfaz gráfica</w:t>
      </w:r>
      <w:r w:rsidR="00862A9A">
        <w:rPr>
          <w:rFonts w:ascii="Visuelt Pro Light" w:hAnsi="Visuelt Pro Light" w:cs="Times New Roman"/>
          <w:b/>
          <w:bCs/>
          <w:color w:val="000000" w:themeColor="text1"/>
        </w:rPr>
        <w:t>. (0,</w:t>
      </w:r>
      <w:r w:rsidR="002C6BD7">
        <w:rPr>
          <w:rFonts w:ascii="Visuelt Pro Light" w:hAnsi="Visuelt Pro Light" w:cs="Times New Roman"/>
          <w:b/>
          <w:bCs/>
          <w:color w:val="000000" w:themeColor="text1"/>
        </w:rPr>
        <w:t>2</w:t>
      </w:r>
      <w:r w:rsidR="00862A9A">
        <w:rPr>
          <w:rFonts w:ascii="Visuelt Pro Light" w:hAnsi="Visuelt Pro Light" w:cs="Times New Roman"/>
          <w:b/>
          <w:bCs/>
          <w:color w:val="000000" w:themeColor="text1"/>
        </w:rPr>
        <w:t>5 pts)</w:t>
      </w:r>
    </w:p>
    <w:p w14:paraId="164A83D9" w14:textId="77777777" w:rsidR="001134FE" w:rsidRDefault="00D2221C" w:rsidP="001D38F2">
      <w:pPr>
        <w:jc w:val="both"/>
        <w:rPr>
          <w:rFonts w:ascii="Visuelt Pro Light" w:hAnsi="Visuelt Pro Light" w:cs="Times New Roman"/>
          <w:b/>
          <w:bCs/>
          <w:color w:val="E85611"/>
          <w:sz w:val="24"/>
          <w:szCs w:val="24"/>
        </w:rPr>
      </w:pPr>
      <w:r>
        <w:rPr>
          <w:noProof/>
        </w:rPr>
        <w:drawing>
          <wp:inline distT="0" distB="0" distL="0" distR="0" wp14:anchorId="663CD2D2" wp14:editId="77331ADB">
            <wp:extent cx="5943600" cy="2644775"/>
            <wp:effectExtent l="0" t="0" r="0" b="3175"/>
            <wp:docPr id="1" name="Imagen 1"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 Correo electrónic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644775"/>
                    </a:xfrm>
                    <a:prstGeom prst="rect">
                      <a:avLst/>
                    </a:prstGeom>
                    <a:noFill/>
                    <a:ln>
                      <a:noFill/>
                    </a:ln>
                  </pic:spPr>
                </pic:pic>
              </a:graphicData>
            </a:graphic>
          </wp:inline>
        </w:drawing>
      </w:r>
    </w:p>
    <w:p w14:paraId="652A15C7" w14:textId="209F31E9" w:rsidR="001D38F2" w:rsidRPr="001134FE" w:rsidRDefault="001D38F2" w:rsidP="001D38F2">
      <w:pPr>
        <w:jc w:val="both"/>
        <w:rPr>
          <w:rFonts w:ascii="Visuelt Pro Light" w:hAnsi="Visuelt Pro Light" w:cs="Times New Roman"/>
          <w:b/>
          <w:bCs/>
          <w:color w:val="E85611"/>
          <w:sz w:val="24"/>
          <w:szCs w:val="24"/>
        </w:rPr>
      </w:pPr>
      <w:r w:rsidRPr="001D38F2">
        <w:rPr>
          <w:rFonts w:ascii="Visuelt Pro Light" w:hAnsi="Visuelt Pro Light" w:cs="Times New Roman"/>
          <w:b/>
          <w:bCs/>
          <w:color w:val="E85611"/>
          <w:sz w:val="24"/>
          <w:szCs w:val="24"/>
        </w:rPr>
        <w:lastRenderedPageBreak/>
        <w:t>Parte II: Obtención de datos</w:t>
      </w:r>
    </w:p>
    <w:p w14:paraId="1A926CE7" w14:textId="7B8965D1" w:rsidR="001D38F2" w:rsidRPr="00AB511E" w:rsidRDefault="001D38F2" w:rsidP="001D38F2">
      <w:pPr>
        <w:jc w:val="both"/>
        <w:rPr>
          <w:rFonts w:ascii="Visuelt Pro Light" w:eastAsia="Times New Roman" w:hAnsi="Visuelt Pro Light" w:cs="Times New Roman"/>
          <w:color w:val="000000"/>
          <w:lang w:eastAsia="es-ES"/>
        </w:rPr>
      </w:pPr>
      <w:r w:rsidRPr="00AB511E">
        <w:rPr>
          <w:rFonts w:ascii="Visuelt Pro Light" w:eastAsia="Times New Roman" w:hAnsi="Visuelt Pro Light" w:cs="Times New Roman"/>
          <w:color w:val="000000"/>
          <w:lang w:eastAsia="es-ES"/>
        </w:rPr>
        <w:t xml:space="preserve">Ahora, va a obtener el conjunto de datos con los cuales va a trabajar. En este caso, </w:t>
      </w:r>
      <w:r w:rsidR="002C5142">
        <w:rPr>
          <w:rFonts w:ascii="Visuelt Pro Light" w:eastAsia="Times New Roman" w:hAnsi="Visuelt Pro Light" w:cs="Times New Roman"/>
          <w:color w:val="000000"/>
          <w:lang w:eastAsia="es-ES"/>
        </w:rPr>
        <w:t>se trabajará</w:t>
      </w:r>
      <w:r w:rsidRPr="00AB511E">
        <w:rPr>
          <w:rFonts w:ascii="Visuelt Pro Light" w:eastAsia="Times New Roman" w:hAnsi="Visuelt Pro Light" w:cs="Times New Roman"/>
          <w:color w:val="000000"/>
          <w:lang w:eastAsia="es-ES"/>
        </w:rPr>
        <w:t xml:space="preserve"> con un conjunto de datos generados mediante la conocida técnica de secuenciación “shotgun” del hígado </w:t>
      </w:r>
      <w:r w:rsidRPr="00AB511E">
        <w:rPr>
          <w:rFonts w:ascii="Visuelt Pro Light" w:hAnsi="Visuelt Pro Light"/>
          <w:color w:val="000000"/>
          <w:shd w:val="clear" w:color="auto" w:fill="FFFFFF"/>
        </w:rPr>
        <w:t xml:space="preserve">de una </w:t>
      </w:r>
      <w:r w:rsidR="00093F00" w:rsidRPr="00093F00">
        <w:rPr>
          <w:rFonts w:ascii="Visuelt Pro Light" w:hAnsi="Visuelt Pro Light"/>
          <w:i/>
          <w:iCs/>
          <w:color w:val="000000"/>
          <w:shd w:val="clear" w:color="auto" w:fill="FFFFFF"/>
        </w:rPr>
        <w:t>B</w:t>
      </w:r>
      <w:r w:rsidRPr="00093F00">
        <w:rPr>
          <w:rFonts w:ascii="Visuelt Pro Light" w:hAnsi="Visuelt Pro Light"/>
          <w:i/>
          <w:iCs/>
          <w:color w:val="000000"/>
          <w:shd w:val="clear" w:color="auto" w:fill="FFFFFF"/>
        </w:rPr>
        <w:t>oa</w:t>
      </w:r>
      <w:r w:rsidR="002C5142" w:rsidRPr="00093F00">
        <w:rPr>
          <w:rFonts w:ascii="Visuelt Pro Light" w:hAnsi="Visuelt Pro Light"/>
          <w:i/>
          <w:iCs/>
          <w:color w:val="000000"/>
          <w:shd w:val="clear" w:color="auto" w:fill="FFFFFF"/>
        </w:rPr>
        <w:t xml:space="preserve"> constrictor</w:t>
      </w:r>
      <w:r w:rsidRPr="00AB511E">
        <w:rPr>
          <w:rFonts w:ascii="Visuelt Pro Light" w:hAnsi="Visuelt Pro Light"/>
          <w:color w:val="000000"/>
          <w:shd w:val="clear" w:color="auto" w:fill="FFFFFF"/>
        </w:rPr>
        <w:t xml:space="preserve"> </w:t>
      </w:r>
      <w:r w:rsidR="00384AA5">
        <w:rPr>
          <w:rFonts w:ascii="Visuelt Pro Light" w:hAnsi="Visuelt Pro Light"/>
          <w:color w:val="000000"/>
          <w:shd w:val="clear" w:color="auto" w:fill="FFFFFF"/>
        </w:rPr>
        <w:t>a la que</w:t>
      </w:r>
      <w:r w:rsidRPr="00AB511E">
        <w:rPr>
          <w:rFonts w:ascii="Visuelt Pro Light" w:hAnsi="Visuelt Pro Light"/>
          <w:color w:val="000000"/>
          <w:shd w:val="clear" w:color="auto" w:fill="FFFFFF"/>
        </w:rPr>
        <w:t xml:space="preserve"> se </w:t>
      </w:r>
      <w:r w:rsidR="00384AA5">
        <w:rPr>
          <w:rFonts w:ascii="Visuelt Pro Light" w:hAnsi="Visuelt Pro Light"/>
          <w:color w:val="000000"/>
          <w:shd w:val="clear" w:color="auto" w:fill="FFFFFF"/>
        </w:rPr>
        <w:t xml:space="preserve">le </w:t>
      </w:r>
      <w:r w:rsidRPr="00AB511E">
        <w:rPr>
          <w:rFonts w:ascii="Visuelt Pro Light" w:hAnsi="Visuelt Pro Light"/>
          <w:color w:val="000000"/>
          <w:shd w:val="clear" w:color="auto" w:fill="FFFFFF"/>
        </w:rPr>
        <w:t xml:space="preserve">diagnosticó la enfermedad </w:t>
      </w:r>
      <w:r w:rsidR="00384AA5">
        <w:rPr>
          <w:rFonts w:ascii="Visuelt Pro Light" w:hAnsi="Visuelt Pro Light"/>
          <w:color w:val="000000"/>
          <w:shd w:val="clear" w:color="auto" w:fill="FFFFFF"/>
        </w:rPr>
        <w:t xml:space="preserve">del </w:t>
      </w:r>
      <w:r w:rsidRPr="00AB511E">
        <w:rPr>
          <w:rFonts w:ascii="Visuelt Pro Light" w:hAnsi="Visuelt Pro Light"/>
          <w:color w:val="000000"/>
          <w:shd w:val="clear" w:color="auto" w:fill="FFFFFF"/>
        </w:rPr>
        <w:t xml:space="preserve">cuerpo de inclusión o </w:t>
      </w:r>
      <w:r w:rsidR="00384AA5">
        <w:rPr>
          <w:rFonts w:ascii="Visuelt Pro Light" w:hAnsi="Visuelt Pro Light"/>
          <w:color w:val="000000"/>
          <w:shd w:val="clear" w:color="auto" w:fill="FFFFFF"/>
        </w:rPr>
        <w:t xml:space="preserve"> </w:t>
      </w:r>
      <w:r w:rsidRPr="00AB511E">
        <w:rPr>
          <w:rFonts w:ascii="Visuelt Pro Light" w:hAnsi="Visuelt Pro Light"/>
          <w:color w:val="000000"/>
          <w:shd w:val="clear" w:color="auto" w:fill="FFFFFF"/>
        </w:rPr>
        <w:t>IBD como consecuencia de una infección viral.</w:t>
      </w:r>
    </w:p>
    <w:p w14:paraId="1CF429BD" w14:textId="54A2E551" w:rsidR="00C75A62" w:rsidRDefault="001D38F2"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 xml:space="preserve">Para obtener el conjunto de datos, abra un determinado navegador y acceda al enlace que se le determina a continuación: </w:t>
      </w:r>
      <w:hyperlink r:id="rId10" w:history="1">
        <w:r w:rsidRPr="00F614AE">
          <w:rPr>
            <w:rStyle w:val="Hipervnculo"/>
            <w:rFonts w:ascii="Visuelt Pro Light" w:hAnsi="Visuelt Pro Light"/>
            <w:b/>
            <w:bCs/>
            <w:color w:val="ED7D31" w:themeColor="accent2"/>
            <w:sz w:val="22"/>
            <w:szCs w:val="22"/>
            <w:bdr w:val="none" w:sz="0" w:space="0" w:color="auto" w:frame="1"/>
          </w:rPr>
          <w:t>https://www.ncbi.nlm.nih.gov/pubmed/25993603</w:t>
        </w:r>
      </w:hyperlink>
      <w:r w:rsidRPr="00AB511E">
        <w:rPr>
          <w:rFonts w:ascii="Visuelt Pro Light" w:hAnsi="Visuelt Pro Light"/>
          <w:color w:val="000000"/>
          <w:sz w:val="22"/>
          <w:szCs w:val="22"/>
        </w:rPr>
        <w:t>. Desplácese hacia abajo y busque la sección “</w:t>
      </w:r>
      <w:r w:rsidRPr="008A5B58">
        <w:rPr>
          <w:rFonts w:ascii="Visuelt Pro Light" w:hAnsi="Visuelt Pro Light"/>
          <w:i/>
          <w:iCs/>
          <w:color w:val="000000"/>
          <w:sz w:val="22"/>
          <w:szCs w:val="22"/>
        </w:rPr>
        <w:t>Related Information</w:t>
      </w:r>
      <w:r w:rsidRPr="00AB511E">
        <w:rPr>
          <w:rFonts w:ascii="Visuelt Pro Light" w:hAnsi="Visuelt Pro Light"/>
          <w:color w:val="000000"/>
          <w:sz w:val="22"/>
          <w:szCs w:val="22"/>
        </w:rPr>
        <w:t xml:space="preserve">” (esquina inferior derecha) y haga clic en el enlace “SRA” (Short Read Archive). Esto muestra los conjuntos de datos SRA asociados </w:t>
      </w:r>
      <w:r w:rsidR="00C75A62">
        <w:rPr>
          <w:rFonts w:ascii="Visuelt Pro Light" w:hAnsi="Visuelt Pro Light"/>
          <w:color w:val="000000"/>
          <w:sz w:val="22"/>
          <w:szCs w:val="22"/>
        </w:rPr>
        <w:t>a esta publicación</w:t>
      </w:r>
      <w:r w:rsidRPr="00AB511E">
        <w:rPr>
          <w:rFonts w:ascii="Visuelt Pro Light" w:hAnsi="Visuelt Pro Light"/>
          <w:color w:val="000000"/>
          <w:sz w:val="22"/>
          <w:szCs w:val="22"/>
        </w:rPr>
        <w:t xml:space="preserve">.  </w:t>
      </w:r>
    </w:p>
    <w:p w14:paraId="10A29837" w14:textId="0494392A" w:rsidR="001D38F2" w:rsidRPr="002C5142" w:rsidRDefault="00320B74" w:rsidP="001D38F2">
      <w:pPr>
        <w:pStyle w:val="NormalWeb"/>
        <w:shd w:val="clear" w:color="auto" w:fill="FFFFFF"/>
        <w:spacing w:before="0" w:beforeAutospacing="0" w:after="360" w:afterAutospacing="0"/>
        <w:jc w:val="both"/>
        <w:textAlignment w:val="baseline"/>
        <w:rPr>
          <w:rFonts w:ascii="Visuelt Pro Light" w:hAnsi="Visuelt Pro Light"/>
          <w:b/>
          <w:bCs/>
          <w:sz w:val="22"/>
          <w:szCs w:val="22"/>
        </w:rPr>
      </w:pPr>
      <w:r>
        <w:rPr>
          <w:rFonts w:ascii="Visuelt Pro Light" w:hAnsi="Visuelt Pro Light"/>
          <w:b/>
          <w:bCs/>
          <w:sz w:val="22"/>
          <w:szCs w:val="22"/>
        </w:rPr>
        <w:t xml:space="preserve">Responde a la siguiente pregunta relacionado con el SRA. </w:t>
      </w:r>
      <w:r w:rsidR="001D38F2" w:rsidRPr="002C5142">
        <w:rPr>
          <w:rFonts w:ascii="Visuelt Pro Light" w:hAnsi="Visuelt Pro Light"/>
          <w:b/>
          <w:bCs/>
          <w:sz w:val="22"/>
          <w:szCs w:val="22"/>
        </w:rPr>
        <w:t>¿Qué es y para qué se utiliza?</w:t>
      </w:r>
      <w:r w:rsidR="00F011E3">
        <w:rPr>
          <w:rFonts w:ascii="Visuelt Pro Light" w:hAnsi="Visuelt Pro Light"/>
          <w:b/>
          <w:bCs/>
          <w:sz w:val="22"/>
          <w:szCs w:val="22"/>
        </w:rPr>
        <w:t xml:space="preserve"> (0,25 pts)</w:t>
      </w:r>
    </w:p>
    <w:p w14:paraId="5EDDC652" w14:textId="633AED7B" w:rsidR="00D2221C" w:rsidRPr="009917AE" w:rsidRDefault="00D2221C" w:rsidP="009917AE">
      <w:pPr>
        <w:pStyle w:val="Prrafodelista"/>
        <w:numPr>
          <w:ilvl w:val="0"/>
          <w:numId w:val="19"/>
        </w:numPr>
        <w:shd w:val="clear" w:color="auto" w:fill="FFFFFF"/>
        <w:spacing w:after="0" w:line="285" w:lineRule="atLeast"/>
        <w:rPr>
          <w:rFonts w:ascii="Visuelt Pro Light" w:eastAsia="Times New Roman" w:hAnsi="Visuelt Pro Light" w:cs="Times New Roman"/>
          <w:color w:val="000000"/>
          <w:sz w:val="21"/>
          <w:szCs w:val="21"/>
          <w:lang w:eastAsia="es-ES"/>
        </w:rPr>
      </w:pPr>
      <w:r w:rsidRPr="00D2221C">
        <w:rPr>
          <w:rFonts w:ascii="Visuelt Pro Light" w:eastAsia="Times New Roman" w:hAnsi="Visuelt Pro Light" w:cs="Times New Roman"/>
          <w:color w:val="000000"/>
          <w:sz w:val="21"/>
          <w:szCs w:val="21"/>
          <w:lang w:eastAsia="es-ES"/>
        </w:rPr>
        <w:t>El SRA se trata de los archivos principales del NIH de datos de secuenciación de alto rendimiento, formando parte de la Colaboración internacional de bases de datos de secuencias de nucleótidos (INSDC) que incluye el Archivo de lectura de secuencias (SRA) del NCBI, el instituto Europeo de Bioinformática (EBI) y la Base de datos de ADN de Japón.</w:t>
      </w:r>
      <w:r w:rsidR="009917AE">
        <w:rPr>
          <w:rFonts w:ascii="Visuelt Pro Light" w:eastAsia="Times New Roman" w:hAnsi="Visuelt Pro Light" w:cs="Times New Roman"/>
          <w:color w:val="000000"/>
          <w:sz w:val="21"/>
          <w:szCs w:val="21"/>
          <w:lang w:eastAsia="es-ES"/>
        </w:rPr>
        <w:t xml:space="preserve"> </w:t>
      </w:r>
      <w:r w:rsidRPr="009917AE">
        <w:rPr>
          <w:rFonts w:ascii="Visuelt Pro Light" w:eastAsia="Times New Roman" w:hAnsi="Visuelt Pro Light" w:cs="Times New Roman"/>
          <w:color w:val="000000"/>
          <w:sz w:val="21"/>
          <w:szCs w:val="21"/>
          <w:lang w:eastAsia="es-ES"/>
        </w:rPr>
        <w:t xml:space="preserve">Los datos de Sequence Read Archive (SRA, por lo visto antes se les llamaba </w:t>
      </w:r>
      <w:r w:rsidRPr="009917AE">
        <w:rPr>
          <w:rFonts w:ascii="Visuelt Pro Light" w:eastAsia="Times New Roman" w:hAnsi="Visuelt Pro Light" w:cs="Times New Roman"/>
          <w:b/>
          <w:bCs/>
          <w:color w:val="000000"/>
          <w:sz w:val="21"/>
          <w:szCs w:val="21"/>
          <w:lang w:eastAsia="es-ES"/>
        </w:rPr>
        <w:t>short read archives</w:t>
      </w:r>
      <w:r w:rsidRPr="009917AE">
        <w:rPr>
          <w:rFonts w:ascii="Visuelt Pro Light" w:eastAsia="Times New Roman" w:hAnsi="Visuelt Pro Light" w:cs="Times New Roman"/>
          <w:color w:val="000000"/>
          <w:sz w:val="21"/>
          <w:szCs w:val="21"/>
          <w:lang w:eastAsia="es-ES"/>
        </w:rPr>
        <w:t xml:space="preserve">), disponibles a través de múltiples proveedores en la nube y servidores NCBI, son el repositorio </w:t>
      </w:r>
      <w:r w:rsidR="009D3BEF">
        <w:rPr>
          <w:rFonts w:ascii="Visuelt Pro Light" w:eastAsia="Times New Roman" w:hAnsi="Visuelt Pro Light" w:cs="Times New Roman"/>
          <w:color w:val="000000"/>
          <w:sz w:val="21"/>
          <w:szCs w:val="21"/>
          <w:lang w:eastAsia="es-ES"/>
        </w:rPr>
        <w:t xml:space="preserve">público </w:t>
      </w:r>
      <w:r w:rsidRPr="009917AE">
        <w:rPr>
          <w:rFonts w:ascii="Visuelt Pro Light" w:eastAsia="Times New Roman" w:hAnsi="Visuelt Pro Light" w:cs="Times New Roman"/>
          <w:color w:val="000000"/>
          <w:sz w:val="21"/>
          <w:szCs w:val="21"/>
          <w:lang w:eastAsia="es-ES"/>
        </w:rPr>
        <w:t>más grande disponible de datos de secuenciación de alto rendimiento. El archivo acepta datos de todas las ramas de la vida. SRA almacena datos de secuenciación sin procesar e información de alineación para mejorar la reproducibilidad y facilitar nuevos descubrimientos a través del análisis de</w:t>
      </w:r>
      <w:r w:rsidR="009D3BEF">
        <w:rPr>
          <w:rFonts w:ascii="Visuelt Pro Light" w:eastAsia="Times New Roman" w:hAnsi="Visuelt Pro Light" w:cs="Times New Roman"/>
          <w:color w:val="000000"/>
          <w:sz w:val="21"/>
          <w:szCs w:val="21"/>
          <w:lang w:eastAsia="es-ES"/>
        </w:rPr>
        <w:t xml:space="preserve"> estos</w:t>
      </w:r>
      <w:r w:rsidRPr="009917AE">
        <w:rPr>
          <w:rFonts w:ascii="Visuelt Pro Light" w:eastAsia="Times New Roman" w:hAnsi="Visuelt Pro Light" w:cs="Times New Roman"/>
          <w:color w:val="000000"/>
          <w:sz w:val="21"/>
          <w:szCs w:val="21"/>
          <w:lang w:eastAsia="es-ES"/>
        </w:rPr>
        <w:t xml:space="preserve"> datos</w:t>
      </w:r>
      <w:r w:rsidR="00612EB6">
        <w:rPr>
          <w:rFonts w:ascii="Visuelt Pro Light" w:eastAsia="Times New Roman" w:hAnsi="Visuelt Pro Light" w:cs="Times New Roman"/>
          <w:color w:val="000000"/>
          <w:sz w:val="21"/>
          <w:szCs w:val="21"/>
          <w:lang w:eastAsia="es-ES"/>
        </w:rPr>
        <w:t xml:space="preserve"> </w:t>
      </w:r>
      <w:r w:rsidR="00612EB6">
        <w:rPr>
          <w:rFonts w:ascii="Visuelt Pro Light" w:eastAsia="Times New Roman" w:hAnsi="Visuelt Pro Light" w:cs="Times New Roman"/>
          <w:color w:val="000000"/>
          <w:sz w:val="21"/>
          <w:szCs w:val="21"/>
          <w:lang w:eastAsia="es-ES"/>
        </w:rPr>
        <w:fldChar w:fldCharType="begin"/>
      </w:r>
      <w:r w:rsidR="00612EB6">
        <w:rPr>
          <w:rFonts w:ascii="Visuelt Pro Light" w:eastAsia="Times New Roman" w:hAnsi="Visuelt Pro Light" w:cs="Times New Roman"/>
          <w:color w:val="000000"/>
          <w:sz w:val="21"/>
          <w:szCs w:val="21"/>
          <w:lang w:eastAsia="es-ES"/>
        </w:rPr>
        <w:instrText xml:space="preserve"> ADDIN ZOTERO_ITEM CSL_CITATION {"citationID":"KeNebgPp","properties":{"formattedCitation":"(1)","plainCitation":"(1)","noteIndex":0},"citationItems":[{"id":1,"uris":["http://zotero.org/users/local/vNOqpUdk/items/ISQE7WK7"],"itemData":{"id":1,"type":"webpage","title":"The Sequence Read Archive (SRA): Getting Started","URL":"https://www.ncbi.nlm.nih.gov/sra/docs/","accessed":{"date-parts":[["2022",11,25]]}}}],"schema":"https://github.com/citation-style-language/schema/raw/master/csl-citation.json"} </w:instrText>
      </w:r>
      <w:r w:rsidR="00612EB6">
        <w:rPr>
          <w:rFonts w:ascii="Visuelt Pro Light" w:eastAsia="Times New Roman" w:hAnsi="Visuelt Pro Light" w:cs="Times New Roman"/>
          <w:color w:val="000000"/>
          <w:sz w:val="21"/>
          <w:szCs w:val="21"/>
          <w:lang w:eastAsia="es-ES"/>
        </w:rPr>
        <w:fldChar w:fldCharType="separate"/>
      </w:r>
      <w:r w:rsidR="00612EB6" w:rsidRPr="00612EB6">
        <w:rPr>
          <w:rFonts w:ascii="Visuelt Pro Light" w:hAnsi="Visuelt Pro Light"/>
          <w:sz w:val="21"/>
        </w:rPr>
        <w:t>(1)</w:t>
      </w:r>
      <w:r w:rsidR="00612EB6">
        <w:rPr>
          <w:rFonts w:ascii="Visuelt Pro Light" w:eastAsia="Times New Roman" w:hAnsi="Visuelt Pro Light" w:cs="Times New Roman"/>
          <w:color w:val="000000"/>
          <w:sz w:val="21"/>
          <w:szCs w:val="21"/>
          <w:lang w:eastAsia="es-ES"/>
        </w:rPr>
        <w:fldChar w:fldCharType="end"/>
      </w:r>
      <w:r w:rsidRPr="009917AE">
        <w:rPr>
          <w:rFonts w:ascii="Visuelt Pro Light" w:eastAsia="Times New Roman" w:hAnsi="Visuelt Pro Light" w:cs="Times New Roman"/>
          <w:color w:val="000000"/>
          <w:sz w:val="21"/>
          <w:szCs w:val="21"/>
          <w:lang w:eastAsia="es-ES"/>
        </w:rPr>
        <w:t xml:space="preserve">. </w:t>
      </w:r>
    </w:p>
    <w:p w14:paraId="32FC3D76" w14:textId="77777777" w:rsidR="00D2221C" w:rsidRPr="00D2221C" w:rsidRDefault="00D2221C" w:rsidP="009917AE">
      <w:pPr>
        <w:shd w:val="clear" w:color="auto" w:fill="FFFFFF"/>
        <w:spacing w:after="0" w:line="285" w:lineRule="atLeast"/>
        <w:rPr>
          <w:rFonts w:ascii="Visuelt Pro Light" w:eastAsia="Times New Roman" w:hAnsi="Visuelt Pro Light" w:cs="Times New Roman"/>
          <w:color w:val="000000"/>
          <w:sz w:val="21"/>
          <w:szCs w:val="21"/>
          <w:lang w:eastAsia="es-ES"/>
        </w:rPr>
      </w:pPr>
    </w:p>
    <w:p w14:paraId="157CD693" w14:textId="62088653" w:rsidR="008A5B58" w:rsidRDefault="002E3690"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Se le abrirá una ventana nueva donde podrá observar múltiples resultados asociados a todas las muestras procesada. De todas ellas, b</w:t>
      </w:r>
      <w:r w:rsidR="001D38F2" w:rsidRPr="00AB511E">
        <w:rPr>
          <w:rFonts w:ascii="Visuelt Pro Light" w:hAnsi="Visuelt Pro Light"/>
          <w:color w:val="000000"/>
          <w:sz w:val="22"/>
          <w:szCs w:val="22"/>
        </w:rPr>
        <w:t>usque</w:t>
      </w:r>
      <w:r w:rsidRPr="00AB511E">
        <w:rPr>
          <w:rFonts w:ascii="Visuelt Pro Light" w:hAnsi="Visuelt Pro Light"/>
          <w:color w:val="000000"/>
          <w:sz w:val="22"/>
          <w:szCs w:val="22"/>
        </w:rPr>
        <w:t xml:space="preserve"> y acceda a</w:t>
      </w:r>
      <w:r w:rsidR="001D38F2" w:rsidRPr="00AB511E">
        <w:rPr>
          <w:rFonts w:ascii="Visuelt Pro Light" w:hAnsi="Visuelt Pro Light"/>
          <w:color w:val="000000"/>
          <w:sz w:val="22"/>
          <w:szCs w:val="22"/>
        </w:rPr>
        <w:t xml:space="preserve"> “</w:t>
      </w:r>
      <w:r w:rsidR="001D38F2" w:rsidRPr="00F614AE">
        <w:rPr>
          <w:rFonts w:ascii="Visuelt Pro Light" w:hAnsi="Visuelt Pro Light" w:cs="Arial"/>
          <w:b/>
          <w:bCs/>
          <w:color w:val="ED7D31" w:themeColor="accent2"/>
          <w:sz w:val="22"/>
          <w:szCs w:val="22"/>
          <w:shd w:val="clear" w:color="auto" w:fill="FFFFFF"/>
        </w:rPr>
        <w:t>shotgun sequencing of tissue from snake_6_viral</w:t>
      </w:r>
      <w:r w:rsidR="001D38F2" w:rsidRPr="00AB511E">
        <w:rPr>
          <w:rFonts w:ascii="Visuelt Pro Light" w:hAnsi="Visuelt Pro Light"/>
          <w:color w:val="000000"/>
          <w:sz w:val="22"/>
          <w:szCs w:val="22"/>
        </w:rPr>
        <w:t xml:space="preserve">”. Observe en la parte inferior de la página el número de </w:t>
      </w:r>
      <w:r w:rsidR="008104BD" w:rsidRPr="008104BD">
        <w:rPr>
          <w:rFonts w:ascii="Visuelt Pro Light" w:hAnsi="Visuelt Pro Light"/>
          <w:i/>
          <w:iCs/>
          <w:color w:val="000000"/>
          <w:sz w:val="22"/>
          <w:szCs w:val="22"/>
        </w:rPr>
        <w:t>run</w:t>
      </w:r>
      <w:r w:rsidR="001D38F2" w:rsidRPr="00AB511E">
        <w:rPr>
          <w:rFonts w:ascii="Visuelt Pro Light" w:hAnsi="Visuelt Pro Light"/>
          <w:color w:val="000000"/>
          <w:sz w:val="22"/>
          <w:szCs w:val="22"/>
        </w:rPr>
        <w:t xml:space="preserve"> (SRR #) para este conjunto de datos (</w:t>
      </w:r>
      <w:hyperlink r:id="rId11" w:history="1">
        <w:r w:rsidR="001D38F2" w:rsidRPr="00F614AE">
          <w:rPr>
            <w:rStyle w:val="Hipervnculo"/>
            <w:rFonts w:ascii="Visuelt Pro Light" w:hAnsi="Visuelt Pro Light" w:cs="Arial"/>
            <w:b/>
            <w:bCs/>
            <w:color w:val="ED7D31" w:themeColor="accent2"/>
            <w:sz w:val="22"/>
            <w:szCs w:val="22"/>
            <w:shd w:val="clear" w:color="auto" w:fill="FFFFFF"/>
          </w:rPr>
          <w:t>SRR1984406</w:t>
        </w:r>
      </w:hyperlink>
      <w:r w:rsidR="001D38F2" w:rsidRPr="00AB511E">
        <w:rPr>
          <w:rFonts w:ascii="Visuelt Pro Light" w:hAnsi="Visuelt Pro Light"/>
          <w:color w:val="000000"/>
          <w:sz w:val="22"/>
          <w:szCs w:val="22"/>
        </w:rPr>
        <w:t xml:space="preserve">). </w:t>
      </w:r>
      <w:r w:rsidR="001D38F2" w:rsidRPr="002C5142">
        <w:rPr>
          <w:rFonts w:ascii="Visuelt Pro Light" w:hAnsi="Visuelt Pro Light"/>
          <w:b/>
          <w:bCs/>
          <w:color w:val="000000"/>
          <w:sz w:val="22"/>
          <w:szCs w:val="22"/>
        </w:rPr>
        <w:t xml:space="preserve">Añada una </w:t>
      </w:r>
      <w:r w:rsidR="001D38F2" w:rsidRPr="002C5142">
        <w:rPr>
          <w:rFonts w:ascii="Visuelt Pro Light" w:hAnsi="Visuelt Pro Light"/>
          <w:b/>
          <w:bCs/>
          <w:sz w:val="22"/>
          <w:szCs w:val="22"/>
        </w:rPr>
        <w:t>captura de pantalla</w:t>
      </w:r>
      <w:r w:rsidRPr="002C5142">
        <w:rPr>
          <w:rFonts w:ascii="Visuelt Pro Light" w:hAnsi="Visuelt Pro Light"/>
          <w:b/>
          <w:bCs/>
          <w:sz w:val="22"/>
          <w:szCs w:val="22"/>
        </w:rPr>
        <w:t xml:space="preserve"> </w:t>
      </w:r>
      <w:r w:rsidRPr="002C5142">
        <w:rPr>
          <w:rFonts w:ascii="Visuelt Pro Light" w:hAnsi="Visuelt Pro Light"/>
          <w:b/>
          <w:bCs/>
          <w:color w:val="000000"/>
          <w:sz w:val="22"/>
          <w:szCs w:val="22"/>
        </w:rPr>
        <w:t>que verifique que ha encontrado este conjunto de datos</w:t>
      </w:r>
      <w:r w:rsidR="00F011E3">
        <w:rPr>
          <w:rFonts w:ascii="Visuelt Pro Light" w:hAnsi="Visuelt Pro Light"/>
          <w:b/>
          <w:bCs/>
          <w:color w:val="000000"/>
          <w:sz w:val="22"/>
          <w:szCs w:val="22"/>
        </w:rPr>
        <w:t xml:space="preserve"> (0,</w:t>
      </w:r>
      <w:r w:rsidR="00492A61">
        <w:rPr>
          <w:rFonts w:ascii="Visuelt Pro Light" w:hAnsi="Visuelt Pro Light"/>
          <w:b/>
          <w:bCs/>
          <w:color w:val="000000"/>
          <w:sz w:val="22"/>
          <w:szCs w:val="22"/>
        </w:rPr>
        <w:t>2</w:t>
      </w:r>
      <w:r w:rsidR="00F011E3">
        <w:rPr>
          <w:rFonts w:ascii="Visuelt Pro Light" w:hAnsi="Visuelt Pro Light"/>
          <w:b/>
          <w:bCs/>
          <w:color w:val="000000"/>
          <w:sz w:val="22"/>
          <w:szCs w:val="22"/>
        </w:rPr>
        <w:t>5 pts)</w:t>
      </w:r>
    </w:p>
    <w:p w14:paraId="0FCFFDE3" w14:textId="77777777" w:rsidR="001134FE" w:rsidRDefault="00D2221C" w:rsidP="001134FE">
      <w:pPr>
        <w:pStyle w:val="NormalWeb"/>
        <w:keepNext/>
        <w:shd w:val="clear" w:color="auto" w:fill="FFFFFF"/>
        <w:spacing w:before="0" w:beforeAutospacing="0" w:after="360" w:afterAutospacing="0"/>
        <w:jc w:val="center"/>
        <w:textAlignment w:val="baseline"/>
      </w:pPr>
      <w:r>
        <w:rPr>
          <w:noProof/>
        </w:rPr>
        <w:lastRenderedPageBreak/>
        <w:drawing>
          <wp:inline distT="0" distB="0" distL="0" distR="0" wp14:anchorId="69CFA4B4" wp14:editId="173029D8">
            <wp:extent cx="4023360" cy="2945206"/>
            <wp:effectExtent l="0" t="0" r="0" b="7620"/>
            <wp:docPr id="2" name="Imagen 2"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Escala de tiempo&#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3753" cy="2952814"/>
                    </a:xfrm>
                    <a:prstGeom prst="rect">
                      <a:avLst/>
                    </a:prstGeom>
                    <a:noFill/>
                    <a:ln>
                      <a:noFill/>
                    </a:ln>
                  </pic:spPr>
                </pic:pic>
              </a:graphicData>
            </a:graphic>
          </wp:inline>
        </w:drawing>
      </w:r>
    </w:p>
    <w:p w14:paraId="7C161BF4" w14:textId="5204D83D" w:rsidR="00D2221C" w:rsidRDefault="001134FE" w:rsidP="001134FE">
      <w:pPr>
        <w:pStyle w:val="Descripcin"/>
        <w:jc w:val="center"/>
        <w:rPr>
          <w:rFonts w:ascii="Visuelt Pro Light" w:hAnsi="Visuelt Pro Light"/>
          <w:color w:val="000000"/>
          <w:sz w:val="22"/>
          <w:szCs w:val="22"/>
        </w:rPr>
      </w:pPr>
      <w:r>
        <w:t>Figura 2: Conjunto de datos de snake_6_viral.</w:t>
      </w:r>
    </w:p>
    <w:p w14:paraId="0E7589C9" w14:textId="24FCAF17" w:rsidR="001D38F2" w:rsidRPr="00AB511E" w:rsidRDefault="001D38F2"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Con este número</w:t>
      </w:r>
      <w:r w:rsidR="002E3690" w:rsidRPr="00AB511E">
        <w:rPr>
          <w:rFonts w:ascii="Visuelt Pro Light" w:hAnsi="Visuelt Pro Light"/>
          <w:color w:val="000000"/>
          <w:sz w:val="22"/>
          <w:szCs w:val="22"/>
        </w:rPr>
        <w:t>,</w:t>
      </w:r>
      <w:r w:rsidRPr="00AB511E">
        <w:rPr>
          <w:rFonts w:ascii="Visuelt Pro Light" w:hAnsi="Visuelt Pro Light"/>
          <w:color w:val="000000"/>
          <w:sz w:val="22"/>
          <w:szCs w:val="22"/>
        </w:rPr>
        <w:t xml:space="preserve"> ya </w:t>
      </w:r>
      <w:r w:rsidR="002C5142">
        <w:rPr>
          <w:rFonts w:ascii="Visuelt Pro Light" w:hAnsi="Visuelt Pro Light"/>
          <w:color w:val="000000"/>
          <w:sz w:val="22"/>
          <w:szCs w:val="22"/>
        </w:rPr>
        <w:t>tiene</w:t>
      </w:r>
      <w:r w:rsidRPr="00AB511E">
        <w:rPr>
          <w:rFonts w:ascii="Visuelt Pro Light" w:hAnsi="Visuelt Pro Light"/>
          <w:color w:val="000000"/>
          <w:sz w:val="22"/>
          <w:szCs w:val="22"/>
        </w:rPr>
        <w:t xml:space="preserve"> la posibilidad de descargar los datos de archivo de SRA. Para realizarlo, </w:t>
      </w:r>
      <w:r w:rsidR="002C5142">
        <w:rPr>
          <w:rFonts w:ascii="Visuelt Pro Light" w:hAnsi="Visuelt Pro Light"/>
          <w:color w:val="000000"/>
          <w:sz w:val="22"/>
          <w:szCs w:val="22"/>
        </w:rPr>
        <w:t>deberá emplear</w:t>
      </w:r>
      <w:r w:rsidRPr="00AB511E">
        <w:rPr>
          <w:rFonts w:ascii="Visuelt Pro Light" w:hAnsi="Visuelt Pro Light"/>
          <w:color w:val="000000"/>
          <w:sz w:val="22"/>
          <w:szCs w:val="22"/>
        </w:rPr>
        <w:t xml:space="preserve"> una toolkit </w:t>
      </w:r>
      <w:r w:rsidR="002E3690" w:rsidRPr="00AB511E">
        <w:rPr>
          <w:rFonts w:ascii="Visuelt Pro Light" w:hAnsi="Visuelt Pro Light"/>
          <w:color w:val="000000"/>
          <w:sz w:val="22"/>
          <w:szCs w:val="22"/>
        </w:rPr>
        <w:t>específica</w:t>
      </w:r>
      <w:r w:rsidRPr="00AB511E">
        <w:rPr>
          <w:rFonts w:ascii="Visuelt Pro Light" w:hAnsi="Visuelt Pro Light"/>
          <w:color w:val="000000"/>
          <w:sz w:val="22"/>
          <w:szCs w:val="22"/>
        </w:rPr>
        <w:t xml:space="preserve"> </w:t>
      </w:r>
      <w:r w:rsidR="002E3690" w:rsidRPr="00AB511E">
        <w:rPr>
          <w:rFonts w:ascii="Visuelt Pro Light" w:hAnsi="Visuelt Pro Light"/>
          <w:color w:val="000000"/>
          <w:sz w:val="22"/>
          <w:szCs w:val="22"/>
        </w:rPr>
        <w:t>para descargar,</w:t>
      </w:r>
      <w:r w:rsidRPr="00AB511E">
        <w:rPr>
          <w:rFonts w:ascii="Visuelt Pro Light" w:hAnsi="Visuelt Pro Light"/>
          <w:color w:val="000000"/>
          <w:sz w:val="22"/>
          <w:szCs w:val="22"/>
        </w:rPr>
        <w:t xml:space="preserve"> forma automática</w:t>
      </w:r>
      <w:r w:rsidR="002E3690" w:rsidRPr="00AB511E">
        <w:rPr>
          <w:rFonts w:ascii="Visuelt Pro Light" w:hAnsi="Visuelt Pro Light"/>
          <w:color w:val="000000"/>
          <w:sz w:val="22"/>
          <w:szCs w:val="22"/>
        </w:rPr>
        <w:t>, los datos asociados</w:t>
      </w:r>
      <w:r w:rsidR="00845CB1">
        <w:rPr>
          <w:rFonts w:ascii="Visuelt Pro Light" w:hAnsi="Visuelt Pro Light"/>
          <w:color w:val="000000"/>
          <w:sz w:val="22"/>
          <w:szCs w:val="22"/>
        </w:rPr>
        <w:t xml:space="preserve"> a este experimento en</w:t>
      </w:r>
      <w:r w:rsidRPr="00AB511E">
        <w:rPr>
          <w:rFonts w:ascii="Visuelt Pro Light" w:hAnsi="Visuelt Pro Light"/>
          <w:color w:val="000000"/>
          <w:sz w:val="22"/>
          <w:szCs w:val="22"/>
        </w:rPr>
        <w:t xml:space="preserve"> </w:t>
      </w:r>
      <w:r w:rsidR="002C5142">
        <w:rPr>
          <w:rFonts w:ascii="Visuelt Pro Light" w:hAnsi="Visuelt Pro Light"/>
          <w:color w:val="000000"/>
          <w:sz w:val="22"/>
          <w:szCs w:val="22"/>
        </w:rPr>
        <w:t>su</w:t>
      </w:r>
      <w:r w:rsidRPr="00AB511E">
        <w:rPr>
          <w:rFonts w:ascii="Visuelt Pro Light" w:hAnsi="Visuelt Pro Light"/>
          <w:color w:val="000000"/>
          <w:sz w:val="22"/>
          <w:szCs w:val="22"/>
        </w:rPr>
        <w:t xml:space="preserve"> </w:t>
      </w:r>
      <w:r w:rsidR="002E3690" w:rsidRPr="00AB511E">
        <w:rPr>
          <w:rFonts w:ascii="Visuelt Pro Light" w:hAnsi="Visuelt Pro Light"/>
          <w:color w:val="000000"/>
          <w:sz w:val="22"/>
          <w:szCs w:val="22"/>
        </w:rPr>
        <w:t>entorno virtual</w:t>
      </w:r>
      <w:r w:rsidRPr="00AB511E">
        <w:rPr>
          <w:rFonts w:ascii="Visuelt Pro Light" w:hAnsi="Visuelt Pro Light"/>
          <w:color w:val="000000"/>
          <w:sz w:val="22"/>
          <w:szCs w:val="22"/>
        </w:rPr>
        <w:t>. Para ello deberán:</w:t>
      </w:r>
    </w:p>
    <w:p w14:paraId="4E338FB4" w14:textId="578C43A5" w:rsidR="001D38F2" w:rsidRDefault="001D38F2" w:rsidP="001D38F2">
      <w:pPr>
        <w:pStyle w:val="Ttulo3"/>
        <w:numPr>
          <w:ilvl w:val="0"/>
          <w:numId w:val="29"/>
        </w:numPr>
        <w:shd w:val="clear" w:color="auto" w:fill="FFFFFF"/>
        <w:spacing w:before="0" w:after="240"/>
        <w:ind w:left="720"/>
        <w:textAlignment w:val="baseline"/>
        <w:rPr>
          <w:rFonts w:ascii="Visuelt Pro Light" w:hAnsi="Visuelt Pro Light"/>
          <w:b/>
          <w:bCs/>
          <w:color w:val="ED7D31" w:themeColor="accent2"/>
        </w:rPr>
      </w:pPr>
      <w:r w:rsidRPr="001D38F2">
        <w:rPr>
          <w:rFonts w:ascii="Visuelt Pro Light" w:hAnsi="Visuelt Pro Light"/>
          <w:b/>
          <w:bCs/>
          <w:color w:val="ED7D31" w:themeColor="accent2"/>
        </w:rPr>
        <w:t>Instalar SRA toolkit</w:t>
      </w:r>
      <w:r w:rsidR="003157D9">
        <w:rPr>
          <w:rFonts w:ascii="Visuelt Pro Light" w:hAnsi="Visuelt Pro Light"/>
          <w:b/>
          <w:bCs/>
          <w:color w:val="ED7D31" w:themeColor="accent2"/>
        </w:rPr>
        <w:t xml:space="preserve"> </w:t>
      </w:r>
    </w:p>
    <w:p w14:paraId="3B0BFDE3" w14:textId="4982EF37" w:rsidR="003157D9" w:rsidRPr="003157D9" w:rsidRDefault="003157D9" w:rsidP="008A5B58">
      <w:pPr>
        <w:jc w:val="both"/>
        <w:rPr>
          <w:lang w:val="es-ES_tradnl"/>
        </w:rPr>
      </w:pPr>
      <w:r>
        <w:rPr>
          <w:lang w:val="es-ES_tradnl"/>
        </w:rPr>
        <w:t xml:space="preserve">A continuación, se le expone los pasos claves para la instalación de esta herramienta. Todos ellos han sido extraídos de: </w:t>
      </w:r>
      <w:r w:rsidRPr="003157D9">
        <w:rPr>
          <w:i/>
          <w:iCs/>
          <w:color w:val="ED7D31" w:themeColor="accent2"/>
          <w:lang w:val="es-ES_tradnl"/>
        </w:rPr>
        <w:t>https://github.com/ncbi/sra-tools/wiki/02.-Installing-SRA-Toolkit</w:t>
      </w:r>
    </w:p>
    <w:p w14:paraId="6FC3E8D1" w14:textId="0419EE59" w:rsidR="00A600CB" w:rsidRPr="00A600CB" w:rsidRDefault="001D38F2" w:rsidP="002E3690">
      <w:pPr>
        <w:numPr>
          <w:ilvl w:val="0"/>
          <w:numId w:val="30"/>
        </w:numPr>
        <w:shd w:val="clear" w:color="auto" w:fill="FFFFFF"/>
        <w:spacing w:before="100" w:beforeAutospacing="1" w:after="100" w:afterAutospacing="1" w:line="240" w:lineRule="auto"/>
        <w:rPr>
          <w:rFonts w:ascii="Visuelt Pro Light" w:hAnsi="Visuelt Pro Light" w:cs="Segoe UI"/>
          <w:color w:val="24292F"/>
        </w:rPr>
      </w:pPr>
      <w:r w:rsidRPr="00AB511E">
        <w:rPr>
          <w:rFonts w:ascii="Visuelt Pro Light" w:hAnsi="Visuelt Pro Light"/>
          <w:color w:val="000000"/>
        </w:rPr>
        <w:t xml:space="preserve">Descargue </w:t>
      </w:r>
      <w:r w:rsidR="002E3690" w:rsidRPr="00AB511E">
        <w:rPr>
          <w:rFonts w:ascii="Visuelt Pro Light" w:hAnsi="Visuelt Pro Light"/>
          <w:color w:val="000000"/>
        </w:rPr>
        <w:t>la herramienta</w:t>
      </w:r>
      <w:r w:rsidRPr="00AB511E">
        <w:rPr>
          <w:rFonts w:ascii="Visuelt Pro Light" w:hAnsi="Visuelt Pro Light"/>
          <w:color w:val="000000"/>
        </w:rPr>
        <w:t xml:space="preserve"> </w:t>
      </w:r>
      <w:r w:rsidRPr="008A5B58">
        <w:rPr>
          <w:rFonts w:ascii="Visuelt Pro Light" w:hAnsi="Visuelt Pro Light"/>
          <w:b/>
          <w:bCs/>
          <w:color w:val="ED7D31" w:themeColor="accent2"/>
        </w:rPr>
        <w:t>SRA toolkit</w:t>
      </w:r>
      <w:r w:rsidR="00157285" w:rsidRPr="008A5B58">
        <w:rPr>
          <w:rFonts w:ascii="Visuelt Pro Light" w:hAnsi="Visuelt Pro Light"/>
          <w:color w:val="ED7D31" w:themeColor="accent2"/>
        </w:rPr>
        <w:t xml:space="preserve"> </w:t>
      </w:r>
      <w:r w:rsidR="00157285">
        <w:rPr>
          <w:rFonts w:ascii="Visuelt Pro Light" w:hAnsi="Visuelt Pro Light"/>
          <w:color w:val="000000"/>
        </w:rPr>
        <w:t xml:space="preserve">en el directorio </w:t>
      </w:r>
      <w:r w:rsidR="008A5B58">
        <w:rPr>
          <w:rFonts w:ascii="Visuelt Pro Light" w:hAnsi="Visuelt Pro Light"/>
          <w:color w:val="000000"/>
        </w:rPr>
        <w:t xml:space="preserve">creado anteriormente </w:t>
      </w:r>
      <w:r w:rsidR="00157285">
        <w:rPr>
          <w:rFonts w:ascii="Visuelt Pro Light" w:hAnsi="Visuelt Pro Light"/>
          <w:color w:val="000000"/>
        </w:rPr>
        <w:t xml:space="preserve">llamado </w:t>
      </w:r>
      <w:r w:rsidR="00157285" w:rsidRPr="002C5142">
        <w:rPr>
          <w:rFonts w:ascii="Visuelt Pro Light" w:hAnsi="Visuelt Pro Light"/>
          <w:b/>
          <w:bCs/>
          <w:i/>
          <w:iCs/>
          <w:color w:val="ED7D31" w:themeColor="accent2"/>
        </w:rPr>
        <w:t>tools</w:t>
      </w:r>
      <w:r w:rsidR="00157285">
        <w:rPr>
          <w:rFonts w:ascii="Visuelt Pro Light" w:hAnsi="Visuelt Pro Light"/>
          <w:color w:val="000000"/>
        </w:rPr>
        <w:t xml:space="preserve"> (que utilizará para guardar las herramientas empleadas)</w:t>
      </w:r>
      <w:r w:rsidRPr="00AB511E">
        <w:rPr>
          <w:rFonts w:ascii="Visuelt Pro Light" w:hAnsi="Visuelt Pro Light"/>
          <w:color w:val="000000"/>
        </w:rPr>
        <w:t xml:space="preserve"> </w:t>
      </w:r>
      <w:r w:rsidR="00A600CB">
        <w:rPr>
          <w:rFonts w:ascii="Visuelt Pro Light" w:hAnsi="Visuelt Pro Light"/>
          <w:color w:val="000000"/>
        </w:rPr>
        <w:t>utilizando el siguiente comando:</w:t>
      </w:r>
    </w:p>
    <w:p w14:paraId="06316CE5" w14:textId="07DA5ABB" w:rsidR="00A600CB" w:rsidRPr="008A5B58" w:rsidRDefault="00A600CB" w:rsidP="008A5B58">
      <w:pPr>
        <w:shd w:val="clear" w:color="auto" w:fill="FFFFFF"/>
        <w:spacing w:before="100" w:beforeAutospacing="1" w:after="100" w:afterAutospacing="1" w:line="240" w:lineRule="auto"/>
        <w:ind w:left="720"/>
        <w:jc w:val="center"/>
        <w:rPr>
          <w:rFonts w:ascii="Courier New" w:hAnsi="Courier New" w:cs="Courier New"/>
          <w:color w:val="ED7D31" w:themeColor="accent2"/>
          <w:sz w:val="18"/>
          <w:szCs w:val="18"/>
        </w:rPr>
      </w:pPr>
      <w:r w:rsidRPr="008A5B58">
        <w:rPr>
          <w:rFonts w:ascii="Courier New" w:hAnsi="Courier New" w:cs="Courier New"/>
          <w:color w:val="ED7D31" w:themeColor="accent2"/>
          <w:sz w:val="18"/>
          <w:szCs w:val="18"/>
        </w:rPr>
        <w:t xml:space="preserve">wget --output-document sratoolkit.tar.gz </w:t>
      </w:r>
      <w:hyperlink r:id="rId13" w:history="1">
        <w:r w:rsidR="00157285" w:rsidRPr="008A5B58">
          <w:rPr>
            <w:rStyle w:val="Hipervnculo"/>
            <w:rFonts w:ascii="Courier New" w:hAnsi="Courier New" w:cs="Courier New"/>
            <w:color w:val="ED7D31" w:themeColor="accent2"/>
            <w:sz w:val="18"/>
            <w:szCs w:val="18"/>
          </w:rPr>
          <w:t>https://ftp-trace.ncbi.nlm.nih.gov/sra/sdk/current/sratoolkit.current-centos_linux64.tar.gz</w:t>
        </w:r>
      </w:hyperlink>
    </w:p>
    <w:p w14:paraId="7FB96354" w14:textId="77777777" w:rsidR="00157285" w:rsidRDefault="00157285" w:rsidP="00157285">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Pr>
          <w:rFonts w:ascii="Visuelt Pro Light" w:hAnsi="Visuelt Pro Light"/>
          <w:color w:val="000000"/>
          <w:sz w:val="22"/>
          <w:szCs w:val="22"/>
        </w:rPr>
        <w:t>Extraiga el contenido del archivo comprimido con el siguiente comando:</w:t>
      </w:r>
    </w:p>
    <w:p w14:paraId="7D86D1FE" w14:textId="61C9ED91" w:rsidR="00157285" w:rsidRPr="008A5B58" w:rsidRDefault="00157285" w:rsidP="008A5B58">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Fonts w:ascii="Courier New" w:hAnsi="Courier New" w:cs="Courier New"/>
          <w:color w:val="ED7D31" w:themeColor="accent2"/>
          <w:sz w:val="20"/>
          <w:szCs w:val="20"/>
        </w:rPr>
        <w:t>tar -vxzf sratoolkit.tar.gz</w:t>
      </w:r>
    </w:p>
    <w:p w14:paraId="5118247A" w14:textId="77777777" w:rsidR="00F011E3" w:rsidRPr="00157285" w:rsidRDefault="00F011E3" w:rsidP="00F011E3">
      <w:pPr>
        <w:pStyle w:val="NormalWeb"/>
        <w:shd w:val="clear" w:color="auto" w:fill="FFFFFF"/>
        <w:spacing w:before="0" w:beforeAutospacing="0" w:after="0" w:afterAutospacing="0"/>
        <w:jc w:val="both"/>
        <w:textAlignment w:val="baseline"/>
        <w:rPr>
          <w:rFonts w:ascii="Visuelt Pro Light" w:hAnsi="Visuelt Pro Light"/>
          <w:color w:val="ED7D31" w:themeColor="accent2"/>
          <w:sz w:val="20"/>
          <w:szCs w:val="20"/>
        </w:rPr>
      </w:pPr>
    </w:p>
    <w:p w14:paraId="4C38367C" w14:textId="6D05786E" w:rsidR="003157D9" w:rsidRPr="003157D9" w:rsidRDefault="001D38F2"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9F4FE7">
        <w:rPr>
          <w:rFonts w:ascii="Visuelt Pro Light" w:hAnsi="Visuelt Pro Light"/>
          <w:sz w:val="22"/>
          <w:szCs w:val="22"/>
        </w:rPr>
        <w:t>Una vez descomprim</w:t>
      </w:r>
      <w:r w:rsidR="00157285" w:rsidRPr="009F4FE7">
        <w:rPr>
          <w:rFonts w:ascii="Visuelt Pro Light" w:hAnsi="Visuelt Pro Light"/>
          <w:sz w:val="22"/>
          <w:szCs w:val="22"/>
        </w:rPr>
        <w:t xml:space="preserve">ido, puede eliminar </w:t>
      </w:r>
      <w:r w:rsidRPr="009F4FE7">
        <w:rPr>
          <w:rFonts w:ascii="Visuelt Pro Light" w:hAnsi="Visuelt Pro Light" w:cs="Courier New"/>
          <w:sz w:val="22"/>
          <w:szCs w:val="22"/>
        </w:rPr>
        <w:t xml:space="preserve">el archivo </w:t>
      </w:r>
      <w:r w:rsidR="00157285" w:rsidRPr="009F4FE7">
        <w:rPr>
          <w:rFonts w:ascii="Visuelt Pro Light" w:hAnsi="Visuelt Pro Light" w:cs="Courier New"/>
          <w:sz w:val="22"/>
          <w:szCs w:val="22"/>
        </w:rPr>
        <w:t>descargado</w:t>
      </w:r>
      <w:r w:rsidRPr="009F4FE7">
        <w:rPr>
          <w:rFonts w:ascii="Visuelt Pro Light" w:hAnsi="Visuelt Pro Light" w:cs="Courier New"/>
          <w:sz w:val="22"/>
          <w:szCs w:val="22"/>
        </w:rPr>
        <w:t>.</w:t>
      </w:r>
      <w:r w:rsidR="002C5142" w:rsidRPr="009F4FE7">
        <w:rPr>
          <w:rFonts w:ascii="Visuelt Pro Light" w:hAnsi="Visuelt Pro Light" w:cs="Courier New"/>
          <w:sz w:val="22"/>
          <w:szCs w:val="22"/>
        </w:rPr>
        <w:t xml:space="preserve"> </w:t>
      </w:r>
      <w:r w:rsidRPr="009F4FE7">
        <w:rPr>
          <w:rFonts w:ascii="Visuelt Pro Light" w:hAnsi="Visuelt Pro Light" w:cs="Courier New"/>
          <w:sz w:val="22"/>
          <w:szCs w:val="22"/>
        </w:rPr>
        <w:t>Dentro del directorio generado</w:t>
      </w:r>
      <w:r w:rsidR="009F4FE7">
        <w:rPr>
          <w:rFonts w:ascii="Visuelt Pro Light" w:hAnsi="Visuelt Pro Light" w:cs="Courier New"/>
          <w:sz w:val="22"/>
          <w:szCs w:val="22"/>
        </w:rPr>
        <w:t xml:space="preserve"> llamado </w:t>
      </w:r>
      <w:r w:rsidR="009F4FE7" w:rsidRPr="009F4FE7">
        <w:rPr>
          <w:rFonts w:ascii="Visuelt Pro Light" w:hAnsi="Visuelt Pro Light" w:cs="Courier New"/>
          <w:b/>
          <w:bCs/>
          <w:color w:val="ED7D31" w:themeColor="accent2"/>
          <w:sz w:val="22"/>
          <w:szCs w:val="22"/>
        </w:rPr>
        <w:t>sratoolkit.3.0.0-centos_linux64</w:t>
      </w:r>
      <w:r w:rsidR="009F4FE7">
        <w:rPr>
          <w:rFonts w:ascii="Visuelt Pro Light" w:hAnsi="Visuelt Pro Light" w:cs="Courier New"/>
          <w:b/>
          <w:bCs/>
          <w:color w:val="ED7D31" w:themeColor="accent2"/>
          <w:sz w:val="22"/>
          <w:szCs w:val="22"/>
        </w:rPr>
        <w:t>,</w:t>
      </w:r>
      <w:r w:rsidRPr="009F4FE7">
        <w:rPr>
          <w:rFonts w:ascii="Visuelt Pro Light" w:hAnsi="Visuelt Pro Light" w:cs="Courier New"/>
          <w:b/>
          <w:bCs/>
          <w:color w:val="ED7D31" w:themeColor="accent2"/>
          <w:sz w:val="22"/>
          <w:szCs w:val="22"/>
        </w:rPr>
        <w:t xml:space="preserve"> </w:t>
      </w:r>
      <w:r w:rsidRPr="009F4FE7">
        <w:rPr>
          <w:rFonts w:ascii="Visuelt Pro Light" w:hAnsi="Visuelt Pro Light" w:cs="Courier New"/>
          <w:sz w:val="22"/>
          <w:szCs w:val="22"/>
        </w:rPr>
        <w:t xml:space="preserve">podrá encontrar </w:t>
      </w:r>
      <w:r w:rsidR="00093F00" w:rsidRPr="009F4FE7">
        <w:rPr>
          <w:rFonts w:ascii="Visuelt Pro Light" w:hAnsi="Visuelt Pro Light" w:cs="Courier New"/>
          <w:sz w:val="22"/>
          <w:szCs w:val="22"/>
        </w:rPr>
        <w:t xml:space="preserve">otro directorio </w:t>
      </w:r>
      <w:r w:rsidRPr="009F4FE7">
        <w:rPr>
          <w:rFonts w:ascii="Visuelt Pro Light" w:hAnsi="Visuelt Pro Light" w:cs="Courier New"/>
          <w:sz w:val="22"/>
          <w:szCs w:val="22"/>
        </w:rPr>
        <w:t xml:space="preserve">llamada </w:t>
      </w:r>
      <w:r w:rsidRPr="009F4FE7">
        <w:rPr>
          <w:rFonts w:ascii="Visuelt Pro Light" w:hAnsi="Visuelt Pro Light" w:cs="Courier New"/>
          <w:b/>
          <w:bCs/>
          <w:sz w:val="22"/>
          <w:szCs w:val="22"/>
        </w:rPr>
        <w:t>bin</w:t>
      </w:r>
      <w:r w:rsidRPr="009F4FE7">
        <w:rPr>
          <w:rFonts w:ascii="Visuelt Pro Light" w:hAnsi="Visuelt Pro Light" w:cs="Courier New"/>
          <w:sz w:val="22"/>
          <w:szCs w:val="22"/>
        </w:rPr>
        <w:t xml:space="preserve"> y dentro de </w:t>
      </w:r>
      <w:r w:rsidR="009F4FE7">
        <w:rPr>
          <w:rFonts w:ascii="Visuelt Pro Light" w:hAnsi="Visuelt Pro Light" w:cs="Courier New"/>
          <w:sz w:val="22"/>
          <w:szCs w:val="22"/>
        </w:rPr>
        <w:t>éste</w:t>
      </w:r>
      <w:r w:rsidRPr="009F4FE7">
        <w:rPr>
          <w:rFonts w:ascii="Visuelt Pro Light" w:hAnsi="Visuelt Pro Light" w:cs="Courier New"/>
          <w:sz w:val="22"/>
          <w:szCs w:val="22"/>
        </w:rPr>
        <w:t xml:space="preserve"> podrá observar una gran cantidad archivos ejecutables. </w:t>
      </w:r>
    </w:p>
    <w:p w14:paraId="01A9E495" w14:textId="50050D83" w:rsidR="003157D9" w:rsidRDefault="008356FC" w:rsidP="003157D9">
      <w:pPr>
        <w:pStyle w:val="NormalWeb"/>
        <w:shd w:val="clear" w:color="auto" w:fill="FFFFFF"/>
        <w:spacing w:before="0" w:beforeAutospacing="0" w:after="0" w:afterAutospacing="0"/>
        <w:ind w:left="720"/>
        <w:jc w:val="both"/>
        <w:textAlignment w:val="baseline"/>
        <w:rPr>
          <w:rFonts w:ascii="Visuelt Pro Light" w:hAnsi="Visuelt Pro Light" w:cs="Courier New"/>
          <w:b/>
          <w:bCs/>
          <w:sz w:val="22"/>
          <w:szCs w:val="22"/>
        </w:rPr>
      </w:pPr>
      <w:r w:rsidRPr="003157D9">
        <w:rPr>
          <w:rFonts w:ascii="Visuelt Pro Light" w:hAnsi="Visuelt Pro Light"/>
          <w:b/>
          <w:bCs/>
          <w:sz w:val="22"/>
          <w:szCs w:val="22"/>
        </w:rPr>
        <w:t xml:space="preserve">Responde a la siguiente pregunta: </w:t>
      </w:r>
      <w:r w:rsidR="001D38F2" w:rsidRPr="003157D9">
        <w:rPr>
          <w:rFonts w:ascii="Visuelt Pro Light" w:hAnsi="Visuelt Pro Light" w:cs="Courier New"/>
          <w:b/>
          <w:bCs/>
          <w:sz w:val="22"/>
          <w:szCs w:val="22"/>
        </w:rPr>
        <w:t xml:space="preserve">¿Cuántos </w:t>
      </w:r>
      <w:r w:rsidR="00597082" w:rsidRPr="003157D9">
        <w:rPr>
          <w:rFonts w:ascii="Visuelt Pro Light" w:hAnsi="Visuelt Pro Light" w:cs="Courier New"/>
          <w:b/>
          <w:bCs/>
          <w:sz w:val="22"/>
          <w:szCs w:val="22"/>
        </w:rPr>
        <w:t xml:space="preserve">archivos ejecutables puede </w:t>
      </w:r>
      <w:r w:rsidR="002C5142" w:rsidRPr="003157D9">
        <w:rPr>
          <w:rFonts w:ascii="Visuelt Pro Light" w:hAnsi="Visuelt Pro Light" w:cs="Courier New"/>
          <w:b/>
          <w:bCs/>
          <w:sz w:val="22"/>
          <w:szCs w:val="22"/>
        </w:rPr>
        <w:t>diferenciar</w:t>
      </w:r>
      <w:r w:rsidR="009F4FE7" w:rsidRPr="003157D9">
        <w:rPr>
          <w:rFonts w:ascii="Visuelt Pro Light" w:hAnsi="Visuelt Pro Light" w:cs="Courier New"/>
          <w:b/>
          <w:bCs/>
          <w:sz w:val="22"/>
          <w:szCs w:val="22"/>
        </w:rPr>
        <w:t xml:space="preserve"> dentro del directorio bin</w:t>
      </w:r>
      <w:r w:rsidR="002C5142" w:rsidRPr="003157D9">
        <w:rPr>
          <w:rFonts w:ascii="Visuelt Pro Light" w:hAnsi="Visuelt Pro Light" w:cs="Courier New"/>
          <w:b/>
          <w:bCs/>
          <w:sz w:val="22"/>
          <w:szCs w:val="22"/>
        </w:rPr>
        <w:t xml:space="preserve">? Recuerde añadir </w:t>
      </w:r>
      <w:r w:rsidR="00492A61">
        <w:rPr>
          <w:rFonts w:ascii="Visuelt Pro Light" w:hAnsi="Visuelt Pro Light" w:cs="Courier New"/>
          <w:b/>
          <w:bCs/>
          <w:sz w:val="22"/>
          <w:szCs w:val="22"/>
        </w:rPr>
        <w:t>una captura</w:t>
      </w:r>
      <w:r w:rsidR="00F011E3">
        <w:rPr>
          <w:rFonts w:ascii="Visuelt Pro Light" w:hAnsi="Visuelt Pro Light" w:cs="Courier New"/>
          <w:b/>
          <w:bCs/>
          <w:sz w:val="22"/>
          <w:szCs w:val="22"/>
        </w:rPr>
        <w:t xml:space="preserve"> de pantalla con los</w:t>
      </w:r>
      <w:r w:rsidR="002C5142" w:rsidRPr="003157D9">
        <w:rPr>
          <w:rFonts w:ascii="Visuelt Pro Light" w:hAnsi="Visuelt Pro Light" w:cs="Courier New"/>
          <w:b/>
          <w:bCs/>
          <w:sz w:val="22"/>
          <w:szCs w:val="22"/>
        </w:rPr>
        <w:t xml:space="preserve"> comando</w:t>
      </w:r>
      <w:r w:rsidR="00F011E3">
        <w:rPr>
          <w:rFonts w:ascii="Visuelt Pro Light" w:hAnsi="Visuelt Pro Light" w:cs="Courier New"/>
          <w:b/>
          <w:bCs/>
          <w:sz w:val="22"/>
          <w:szCs w:val="22"/>
        </w:rPr>
        <w:t>s</w:t>
      </w:r>
      <w:r w:rsidR="002C5142" w:rsidRPr="003157D9">
        <w:rPr>
          <w:rFonts w:ascii="Visuelt Pro Light" w:hAnsi="Visuelt Pro Light" w:cs="Courier New"/>
          <w:b/>
          <w:bCs/>
          <w:sz w:val="22"/>
          <w:szCs w:val="22"/>
        </w:rPr>
        <w:t xml:space="preserve"> empleado</w:t>
      </w:r>
      <w:r w:rsidR="00F011E3">
        <w:rPr>
          <w:rFonts w:ascii="Visuelt Pro Light" w:hAnsi="Visuelt Pro Light" w:cs="Courier New"/>
          <w:b/>
          <w:bCs/>
          <w:sz w:val="22"/>
          <w:szCs w:val="22"/>
        </w:rPr>
        <w:t>s</w:t>
      </w:r>
      <w:r w:rsidR="002C5142" w:rsidRPr="003157D9">
        <w:rPr>
          <w:rFonts w:ascii="Visuelt Pro Light" w:hAnsi="Visuelt Pro Light" w:cs="Courier New"/>
          <w:b/>
          <w:bCs/>
          <w:sz w:val="22"/>
          <w:szCs w:val="22"/>
        </w:rPr>
        <w:t xml:space="preserve"> para contar el número de archivos ejecutables</w:t>
      </w:r>
      <w:r w:rsidR="00F011E3">
        <w:rPr>
          <w:rFonts w:ascii="Visuelt Pro Light" w:hAnsi="Visuelt Pro Light" w:cs="Courier New"/>
          <w:b/>
          <w:bCs/>
          <w:sz w:val="22"/>
          <w:szCs w:val="22"/>
        </w:rPr>
        <w:t xml:space="preserve"> y repórtelo por pantalla (0,</w:t>
      </w:r>
      <w:r w:rsidR="00F36339">
        <w:rPr>
          <w:rFonts w:ascii="Visuelt Pro Light" w:hAnsi="Visuelt Pro Light" w:cs="Courier New"/>
          <w:b/>
          <w:bCs/>
          <w:sz w:val="22"/>
          <w:szCs w:val="22"/>
        </w:rPr>
        <w:t>2</w:t>
      </w:r>
      <w:r w:rsidR="00F011E3">
        <w:rPr>
          <w:rFonts w:ascii="Visuelt Pro Light" w:hAnsi="Visuelt Pro Light" w:cs="Courier New"/>
          <w:b/>
          <w:bCs/>
          <w:sz w:val="22"/>
          <w:szCs w:val="22"/>
        </w:rPr>
        <w:t>5 pts)</w:t>
      </w:r>
    </w:p>
    <w:p w14:paraId="1F9AD773" w14:textId="1248296D"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color w:val="000000"/>
          <w:sz w:val="22"/>
          <w:szCs w:val="22"/>
        </w:rPr>
      </w:pPr>
    </w:p>
    <w:p w14:paraId="7569FB7C" w14:textId="0B6B8328" w:rsidR="003157D9" w:rsidRDefault="00D2221C" w:rsidP="00D2221C">
      <w:pPr>
        <w:pStyle w:val="NormalWeb"/>
        <w:shd w:val="clear" w:color="auto" w:fill="FFFFFF"/>
        <w:spacing w:before="0" w:beforeAutospacing="0" w:after="0" w:afterAutospacing="0"/>
        <w:ind w:left="142"/>
        <w:jc w:val="both"/>
        <w:textAlignment w:val="baseline"/>
        <w:rPr>
          <w:rFonts w:ascii="Visuelt Pro Light" w:hAnsi="Visuelt Pro Light"/>
          <w:color w:val="000000"/>
          <w:sz w:val="22"/>
          <w:szCs w:val="22"/>
        </w:rPr>
      </w:pPr>
      <w:r>
        <w:rPr>
          <w:noProof/>
        </w:rPr>
        <w:lastRenderedPageBreak/>
        <w:drawing>
          <wp:inline distT="0" distB="0" distL="0" distR="0" wp14:anchorId="57E2401D" wp14:editId="3FE1B7BC">
            <wp:extent cx="5943600" cy="65595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55955"/>
                    </a:xfrm>
                    <a:prstGeom prst="rect">
                      <a:avLst/>
                    </a:prstGeom>
                    <a:noFill/>
                    <a:ln>
                      <a:noFill/>
                    </a:ln>
                  </pic:spPr>
                </pic:pic>
              </a:graphicData>
            </a:graphic>
          </wp:inline>
        </w:drawing>
      </w:r>
    </w:p>
    <w:p w14:paraId="552D8B4B" w14:textId="77777777" w:rsidR="003157D9" w:rsidRP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color w:val="000000"/>
          <w:sz w:val="22"/>
          <w:szCs w:val="22"/>
        </w:rPr>
      </w:pPr>
    </w:p>
    <w:p w14:paraId="7A2AA785" w14:textId="2DC1F8AB" w:rsidR="003157D9" w:rsidRPr="003157D9" w:rsidRDefault="009F4FE7"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3157D9">
        <w:rPr>
          <w:rFonts w:ascii="Visuelt Pro Light" w:hAnsi="Visuelt Pro Light" w:cs="Courier New"/>
          <w:sz w:val="22"/>
          <w:szCs w:val="22"/>
        </w:rPr>
        <w:t xml:space="preserve">Dentro del directorio </w:t>
      </w:r>
      <w:r w:rsidRPr="003157D9">
        <w:rPr>
          <w:rFonts w:ascii="Visuelt Pro Light" w:hAnsi="Visuelt Pro Light" w:cs="Courier New"/>
          <w:b/>
          <w:bCs/>
          <w:sz w:val="22"/>
          <w:szCs w:val="22"/>
        </w:rPr>
        <w:t>bin</w:t>
      </w:r>
      <w:r w:rsidRPr="003157D9">
        <w:rPr>
          <w:rFonts w:ascii="Visuelt Pro Light" w:hAnsi="Visuelt Pro Light" w:cs="Courier New"/>
          <w:sz w:val="22"/>
          <w:szCs w:val="22"/>
        </w:rPr>
        <w:t xml:space="preserve">, localice el ejecutable </w:t>
      </w:r>
      <w:r w:rsidRPr="003157D9">
        <w:rPr>
          <w:rFonts w:ascii="Visuelt Pro Light" w:hAnsi="Visuelt Pro Light" w:cs="Courier New"/>
          <w:b/>
          <w:bCs/>
          <w:sz w:val="22"/>
          <w:szCs w:val="22"/>
        </w:rPr>
        <w:t>fast</w:t>
      </w:r>
      <w:r w:rsidR="009D3BEF">
        <w:rPr>
          <w:rFonts w:ascii="Visuelt Pro Light" w:hAnsi="Visuelt Pro Light" w:cs="Courier New"/>
          <w:b/>
          <w:bCs/>
          <w:sz w:val="22"/>
          <w:szCs w:val="22"/>
        </w:rPr>
        <w:t>q</w:t>
      </w:r>
      <w:r w:rsidRPr="003157D9">
        <w:rPr>
          <w:rFonts w:ascii="Visuelt Pro Light" w:hAnsi="Visuelt Pro Light" w:cs="Courier New"/>
          <w:b/>
          <w:bCs/>
          <w:sz w:val="22"/>
          <w:szCs w:val="22"/>
        </w:rPr>
        <w:t>-dump</w:t>
      </w:r>
      <w:r w:rsidRPr="003157D9">
        <w:rPr>
          <w:rFonts w:ascii="Visuelt Pro Light" w:hAnsi="Visuelt Pro Light" w:cs="Courier New"/>
          <w:sz w:val="22"/>
          <w:szCs w:val="22"/>
        </w:rPr>
        <w:t xml:space="preserve"> que será aquel que </w:t>
      </w:r>
      <w:r w:rsidR="004C0CC3" w:rsidRPr="003157D9">
        <w:rPr>
          <w:rFonts w:ascii="Visuelt Pro Light" w:hAnsi="Visuelt Pro Light" w:cs="Courier New"/>
          <w:sz w:val="22"/>
          <w:szCs w:val="22"/>
        </w:rPr>
        <w:t>utilizará</w:t>
      </w:r>
      <w:r w:rsidRPr="003157D9">
        <w:rPr>
          <w:rFonts w:ascii="Visuelt Pro Light" w:hAnsi="Visuelt Pro Light" w:cs="Courier New"/>
          <w:sz w:val="22"/>
          <w:szCs w:val="22"/>
        </w:rPr>
        <w:t xml:space="preserve"> para descargar de forma automática los archivos asociados al SRA.</w:t>
      </w:r>
      <w:r w:rsidR="004C0CC3" w:rsidRPr="003157D9">
        <w:rPr>
          <w:rFonts w:ascii="Visuelt Pro Light" w:hAnsi="Visuelt Pro Light" w:cs="Courier New"/>
          <w:sz w:val="22"/>
          <w:szCs w:val="22"/>
        </w:rPr>
        <w:t xml:space="preserve"> </w:t>
      </w:r>
      <w:r w:rsidR="001D38F2" w:rsidRPr="003157D9">
        <w:rPr>
          <w:rFonts w:ascii="Visuelt Pro Light" w:hAnsi="Visuelt Pro Light" w:cs="Courier New"/>
          <w:sz w:val="22"/>
          <w:szCs w:val="22"/>
        </w:rPr>
        <w:t>Para ejecutarlo de forma sencilla</w:t>
      </w:r>
      <w:r w:rsidR="006B58AB" w:rsidRPr="003157D9">
        <w:rPr>
          <w:rFonts w:ascii="Visuelt Pro Light" w:hAnsi="Visuelt Pro Light" w:cs="Courier New"/>
          <w:sz w:val="22"/>
          <w:szCs w:val="22"/>
        </w:rPr>
        <w:t>,</w:t>
      </w:r>
      <w:r w:rsidR="001D38F2" w:rsidRPr="003157D9">
        <w:rPr>
          <w:rFonts w:ascii="Visuelt Pro Light" w:hAnsi="Visuelt Pro Light" w:cs="Courier New"/>
          <w:sz w:val="22"/>
          <w:szCs w:val="22"/>
        </w:rPr>
        <w:t xml:space="preserve"> sin necesidad de que cada vez que lo </w:t>
      </w:r>
      <w:r w:rsidR="002C5142" w:rsidRPr="003157D9">
        <w:rPr>
          <w:rFonts w:ascii="Visuelt Pro Light" w:hAnsi="Visuelt Pro Light" w:cs="Courier New"/>
          <w:sz w:val="22"/>
          <w:szCs w:val="22"/>
        </w:rPr>
        <w:t>quiera</w:t>
      </w:r>
      <w:r w:rsidR="001D38F2" w:rsidRPr="003157D9">
        <w:rPr>
          <w:rFonts w:ascii="Visuelt Pro Light" w:hAnsi="Visuelt Pro Light" w:cs="Courier New"/>
          <w:sz w:val="22"/>
          <w:szCs w:val="22"/>
        </w:rPr>
        <w:t xml:space="preserve"> ejecutar </w:t>
      </w:r>
      <w:r w:rsidR="002C5142" w:rsidRPr="003157D9">
        <w:rPr>
          <w:rFonts w:ascii="Visuelt Pro Light" w:hAnsi="Visuelt Pro Light" w:cs="Courier New"/>
          <w:sz w:val="22"/>
          <w:szCs w:val="22"/>
        </w:rPr>
        <w:t>tenga</w:t>
      </w:r>
      <w:r w:rsidR="001D38F2" w:rsidRPr="003157D9">
        <w:rPr>
          <w:rFonts w:ascii="Visuelt Pro Light" w:hAnsi="Visuelt Pro Light" w:cs="Courier New"/>
          <w:sz w:val="22"/>
          <w:szCs w:val="22"/>
        </w:rPr>
        <w:t xml:space="preserve"> que determinar toda la ruta completa, </w:t>
      </w:r>
      <w:r w:rsidR="002C5142" w:rsidRPr="003157D9">
        <w:rPr>
          <w:rFonts w:ascii="Visuelt Pro Light" w:hAnsi="Visuelt Pro Light" w:cs="Courier New"/>
          <w:sz w:val="22"/>
          <w:szCs w:val="22"/>
        </w:rPr>
        <w:t>puede</w:t>
      </w:r>
      <w:r w:rsidR="001D38F2" w:rsidRPr="003157D9">
        <w:rPr>
          <w:rFonts w:ascii="Visuelt Pro Light" w:hAnsi="Visuelt Pro Light" w:cs="Courier New"/>
          <w:sz w:val="22"/>
          <w:szCs w:val="22"/>
        </w:rPr>
        <w:t xml:space="preserve"> </w:t>
      </w:r>
      <w:r w:rsidR="003157D9" w:rsidRPr="003157D9">
        <w:rPr>
          <w:rFonts w:ascii="Visuelt Pro Light" w:hAnsi="Visuelt Pro Light" w:cs="Courier New"/>
          <w:sz w:val="22"/>
          <w:szCs w:val="22"/>
        </w:rPr>
        <w:t xml:space="preserve">añadir la ruta completa del mismo a la variable de entorno PATH de la siguiente manera: </w:t>
      </w:r>
    </w:p>
    <w:p w14:paraId="30F2D46B" w14:textId="05EA0FD2" w:rsidR="003157D9" w:rsidRPr="008A5B58" w:rsidRDefault="003157D9" w:rsidP="008A5B58">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Style w:val="pl-k"/>
          <w:rFonts w:ascii="Courier New" w:hAnsi="Courier New" w:cs="Courier New"/>
          <w:color w:val="ED7D31" w:themeColor="accent2"/>
          <w:sz w:val="20"/>
          <w:szCs w:val="20"/>
        </w:rPr>
        <w:t>export</w:t>
      </w:r>
      <w:r w:rsidRPr="008A5B58">
        <w:rPr>
          <w:rFonts w:ascii="Courier New" w:hAnsi="Courier New" w:cs="Courier New"/>
          <w:color w:val="ED7D31" w:themeColor="accent2"/>
          <w:sz w:val="20"/>
          <w:szCs w:val="20"/>
        </w:rPr>
        <w:t xml:space="preserve"> PATH=</w:t>
      </w:r>
      <w:r w:rsidRPr="008A5B58">
        <w:rPr>
          <w:rStyle w:val="pl-smi"/>
          <w:rFonts w:ascii="Courier New" w:hAnsi="Courier New" w:cs="Courier New"/>
          <w:color w:val="ED7D31" w:themeColor="accent2"/>
          <w:sz w:val="20"/>
          <w:szCs w:val="20"/>
        </w:rPr>
        <w:t>$PATH</w:t>
      </w:r>
      <w:r w:rsidRPr="008A5B58">
        <w:rPr>
          <w:rFonts w:ascii="Courier New" w:hAnsi="Courier New" w:cs="Courier New"/>
          <w:color w:val="ED7D31" w:themeColor="accent2"/>
          <w:sz w:val="20"/>
          <w:szCs w:val="20"/>
        </w:rPr>
        <w:t>:</w:t>
      </w:r>
      <w:r w:rsidRPr="008A5B58">
        <w:rPr>
          <w:rStyle w:val="pl-smi"/>
          <w:rFonts w:ascii="Courier New" w:hAnsi="Courier New" w:cs="Courier New"/>
          <w:color w:val="ED7D31" w:themeColor="accent2"/>
          <w:sz w:val="20"/>
          <w:szCs w:val="20"/>
        </w:rPr>
        <w:t>$PWD</w:t>
      </w:r>
      <w:r w:rsidRPr="008A5B58">
        <w:rPr>
          <w:rFonts w:ascii="Courier New" w:hAnsi="Courier New" w:cs="Courier New"/>
          <w:color w:val="ED7D31" w:themeColor="accent2"/>
          <w:sz w:val="20"/>
          <w:szCs w:val="20"/>
        </w:rPr>
        <w:t>/sratoolkit.3.0.0-centos_linux64/bin</w:t>
      </w:r>
    </w:p>
    <w:p w14:paraId="21E93B53" w14:textId="0B95957B"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i/>
          <w:iCs/>
          <w:color w:val="ED7D31" w:themeColor="accent2"/>
          <w:sz w:val="20"/>
          <w:szCs w:val="20"/>
        </w:rPr>
      </w:pPr>
    </w:p>
    <w:p w14:paraId="04943740" w14:textId="6E222EC4" w:rsidR="003157D9" w:rsidRPr="008A5B58" w:rsidRDefault="003157D9"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b/>
          <w:bCs/>
          <w:color w:val="000000"/>
          <w:sz w:val="22"/>
          <w:szCs w:val="22"/>
        </w:rPr>
      </w:pPr>
      <w:r w:rsidRPr="008A5B58">
        <w:rPr>
          <w:rFonts w:ascii="Visuelt Pro Light" w:hAnsi="Visuelt Pro Light"/>
          <w:b/>
          <w:bCs/>
          <w:color w:val="000000"/>
          <w:sz w:val="22"/>
          <w:szCs w:val="22"/>
        </w:rPr>
        <w:t>Verifi</w:t>
      </w:r>
      <w:r w:rsidR="008A5B58">
        <w:rPr>
          <w:rFonts w:ascii="Visuelt Pro Light" w:hAnsi="Visuelt Pro Light"/>
          <w:b/>
          <w:bCs/>
          <w:color w:val="000000"/>
          <w:sz w:val="22"/>
          <w:szCs w:val="22"/>
        </w:rPr>
        <w:t>que</w:t>
      </w:r>
      <w:r w:rsidRPr="008A5B58">
        <w:rPr>
          <w:rFonts w:ascii="Visuelt Pro Light" w:hAnsi="Visuelt Pro Light"/>
          <w:b/>
          <w:bCs/>
          <w:color w:val="000000"/>
          <w:sz w:val="22"/>
          <w:szCs w:val="22"/>
        </w:rPr>
        <w:t xml:space="preserve"> que fast</w:t>
      </w:r>
      <w:r w:rsidR="00110006">
        <w:rPr>
          <w:rFonts w:ascii="Visuelt Pro Light" w:hAnsi="Visuelt Pro Light"/>
          <w:b/>
          <w:bCs/>
          <w:color w:val="000000"/>
          <w:sz w:val="22"/>
          <w:szCs w:val="22"/>
        </w:rPr>
        <w:t>q</w:t>
      </w:r>
      <w:r w:rsidRPr="008A5B58">
        <w:rPr>
          <w:rFonts w:ascii="Visuelt Pro Light" w:hAnsi="Visuelt Pro Light"/>
          <w:b/>
          <w:bCs/>
          <w:color w:val="000000"/>
          <w:sz w:val="22"/>
          <w:szCs w:val="22"/>
        </w:rPr>
        <w:t xml:space="preserve">-dump puede ser encontrado por </w:t>
      </w:r>
      <w:r w:rsidR="008A5B58">
        <w:rPr>
          <w:rFonts w:ascii="Visuelt Pro Light" w:hAnsi="Visuelt Pro Light"/>
          <w:b/>
          <w:bCs/>
          <w:color w:val="000000"/>
          <w:sz w:val="22"/>
          <w:szCs w:val="22"/>
        </w:rPr>
        <w:t>el</w:t>
      </w:r>
      <w:r w:rsidRPr="008A5B58">
        <w:rPr>
          <w:rFonts w:ascii="Visuelt Pro Light" w:hAnsi="Visuelt Pro Light"/>
          <w:b/>
          <w:bCs/>
          <w:color w:val="000000"/>
          <w:sz w:val="22"/>
          <w:szCs w:val="22"/>
        </w:rPr>
        <w:t xml:space="preserve"> Shell con el siguiente comando y adjunt</w:t>
      </w:r>
      <w:r w:rsidR="00A70A3D">
        <w:rPr>
          <w:rFonts w:ascii="Visuelt Pro Light" w:hAnsi="Visuelt Pro Light"/>
          <w:b/>
          <w:bCs/>
          <w:color w:val="000000"/>
          <w:sz w:val="22"/>
          <w:szCs w:val="22"/>
        </w:rPr>
        <w:t>e una captura de pantalla</w:t>
      </w:r>
      <w:r w:rsidRPr="008A5B58">
        <w:rPr>
          <w:rFonts w:ascii="Visuelt Pro Light" w:hAnsi="Visuelt Pro Light"/>
          <w:b/>
          <w:bCs/>
          <w:color w:val="000000"/>
          <w:sz w:val="22"/>
          <w:szCs w:val="22"/>
        </w:rPr>
        <w:t xml:space="preserve"> </w:t>
      </w:r>
      <w:r w:rsidR="00A70A3D">
        <w:rPr>
          <w:rFonts w:ascii="Visuelt Pro Light" w:hAnsi="Visuelt Pro Light"/>
          <w:b/>
          <w:bCs/>
          <w:color w:val="000000"/>
          <w:sz w:val="22"/>
          <w:szCs w:val="22"/>
        </w:rPr>
        <w:t>d</w:t>
      </w:r>
      <w:r w:rsidRPr="008A5B58">
        <w:rPr>
          <w:rFonts w:ascii="Visuelt Pro Light" w:hAnsi="Visuelt Pro Light"/>
          <w:b/>
          <w:bCs/>
          <w:color w:val="000000"/>
          <w:sz w:val="22"/>
          <w:szCs w:val="22"/>
        </w:rPr>
        <w:t>el resultado del mismo</w:t>
      </w:r>
      <w:r w:rsidR="00A70A3D">
        <w:rPr>
          <w:rFonts w:ascii="Visuelt Pro Light" w:hAnsi="Visuelt Pro Light"/>
          <w:b/>
          <w:bCs/>
          <w:color w:val="000000"/>
          <w:sz w:val="22"/>
          <w:szCs w:val="22"/>
        </w:rPr>
        <w:t xml:space="preserve"> (0.5 pts).</w:t>
      </w:r>
    </w:p>
    <w:p w14:paraId="7EE1783A" w14:textId="77777777" w:rsidR="003157D9" w:rsidRPr="003157D9" w:rsidRDefault="003157D9" w:rsidP="008A5B58">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Times New Roman" w:hAnsi="Courier New" w:cs="Courier New"/>
          <w:color w:val="ED7D31" w:themeColor="accent2"/>
          <w:sz w:val="20"/>
          <w:szCs w:val="20"/>
          <w:lang w:eastAsia="es-ES"/>
        </w:rPr>
      </w:pPr>
      <w:r w:rsidRPr="003157D9">
        <w:rPr>
          <w:rFonts w:ascii="Courier New" w:eastAsia="Times New Roman" w:hAnsi="Courier New" w:cs="Courier New"/>
          <w:color w:val="ED7D31" w:themeColor="accent2"/>
          <w:sz w:val="20"/>
          <w:szCs w:val="20"/>
          <w:lang w:eastAsia="es-ES"/>
        </w:rPr>
        <w:t>which fastq-dump</w:t>
      </w:r>
    </w:p>
    <w:p w14:paraId="2ED87C7A" w14:textId="2C1A13F6" w:rsidR="003157D9" w:rsidRDefault="003157D9" w:rsidP="00D2221C">
      <w:pPr>
        <w:pStyle w:val="NormalWeb"/>
        <w:shd w:val="clear" w:color="auto" w:fill="FFFFFF"/>
        <w:spacing w:before="0" w:beforeAutospacing="0" w:after="0" w:afterAutospacing="0"/>
        <w:jc w:val="both"/>
        <w:textAlignment w:val="baseline"/>
        <w:rPr>
          <w:rFonts w:ascii="Visuelt Pro Light" w:hAnsi="Visuelt Pro Light"/>
          <w:b/>
          <w:bCs/>
          <w:color w:val="000000"/>
          <w:sz w:val="20"/>
          <w:szCs w:val="20"/>
        </w:rPr>
      </w:pPr>
    </w:p>
    <w:p w14:paraId="7F7C8793" w14:textId="29347053" w:rsidR="008A5B58" w:rsidRDefault="00D2221C" w:rsidP="00D2221C">
      <w:pPr>
        <w:pStyle w:val="NormalWeb"/>
        <w:shd w:val="clear" w:color="auto" w:fill="FFFFFF"/>
        <w:spacing w:before="0" w:beforeAutospacing="0" w:after="0" w:afterAutospacing="0"/>
        <w:ind w:left="142"/>
        <w:jc w:val="both"/>
        <w:textAlignment w:val="baseline"/>
        <w:rPr>
          <w:rFonts w:ascii="Visuelt Pro Light" w:hAnsi="Visuelt Pro Light"/>
          <w:b/>
          <w:bCs/>
          <w:color w:val="000000"/>
          <w:sz w:val="20"/>
          <w:szCs w:val="20"/>
        </w:rPr>
      </w:pPr>
      <w:r>
        <w:rPr>
          <w:noProof/>
        </w:rPr>
        <w:drawing>
          <wp:inline distT="0" distB="0" distL="0" distR="0" wp14:anchorId="0ED86B0C" wp14:editId="06AFB175">
            <wp:extent cx="5943600" cy="61277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12775"/>
                    </a:xfrm>
                    <a:prstGeom prst="rect">
                      <a:avLst/>
                    </a:prstGeom>
                    <a:noFill/>
                    <a:ln>
                      <a:noFill/>
                    </a:ln>
                  </pic:spPr>
                </pic:pic>
              </a:graphicData>
            </a:graphic>
          </wp:inline>
        </w:drawing>
      </w:r>
    </w:p>
    <w:p w14:paraId="30395781" w14:textId="22DEBC5E"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b/>
          <w:bCs/>
          <w:color w:val="000000"/>
          <w:sz w:val="20"/>
          <w:szCs w:val="20"/>
        </w:rPr>
      </w:pPr>
    </w:p>
    <w:p w14:paraId="005CF998" w14:textId="7C01737E" w:rsidR="00CB714E" w:rsidRPr="008A5B58" w:rsidRDefault="003157D9" w:rsidP="00CB714E">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8A5B58">
        <w:rPr>
          <w:rFonts w:ascii="Visuelt Pro Light" w:hAnsi="Visuelt Pro Light"/>
          <w:color w:val="000000"/>
          <w:sz w:val="22"/>
          <w:szCs w:val="22"/>
        </w:rPr>
        <w:t xml:space="preserve">Finalmente, escriba el comando </w:t>
      </w:r>
      <w:r w:rsidRPr="008A5B58">
        <w:rPr>
          <w:rFonts w:ascii="Visuelt Pro Light" w:hAnsi="Visuelt Pro Light"/>
          <w:color w:val="ED7D31" w:themeColor="accent2"/>
          <w:sz w:val="22"/>
          <w:szCs w:val="22"/>
        </w:rPr>
        <w:t xml:space="preserve">fastq-dump </w:t>
      </w:r>
      <w:r w:rsidRPr="008A5B58">
        <w:rPr>
          <w:rFonts w:ascii="Visuelt Pro Light" w:hAnsi="Visuelt Pro Light"/>
          <w:color w:val="000000"/>
          <w:sz w:val="22"/>
          <w:szCs w:val="22"/>
        </w:rPr>
        <w:t xml:space="preserve">en la terminal. Cuando esto lo realice </w:t>
      </w:r>
      <w:r w:rsidR="008A5B58">
        <w:rPr>
          <w:rFonts w:ascii="Visuelt Pro Light" w:hAnsi="Visuelt Pro Light"/>
          <w:color w:val="000000"/>
          <w:sz w:val="22"/>
          <w:szCs w:val="22"/>
        </w:rPr>
        <w:t xml:space="preserve">por </w:t>
      </w:r>
      <w:r w:rsidRPr="008A5B58">
        <w:rPr>
          <w:rFonts w:ascii="Visuelt Pro Light" w:hAnsi="Visuelt Pro Light"/>
          <w:color w:val="000000"/>
          <w:sz w:val="22"/>
          <w:szCs w:val="22"/>
        </w:rPr>
        <w:t>primera vez</w:t>
      </w:r>
      <w:r w:rsidR="008A5B58">
        <w:rPr>
          <w:rFonts w:ascii="Visuelt Pro Light" w:hAnsi="Visuelt Pro Light"/>
          <w:color w:val="000000"/>
          <w:sz w:val="22"/>
          <w:szCs w:val="22"/>
        </w:rPr>
        <w:t>,</w:t>
      </w:r>
      <w:r w:rsidRPr="008A5B58">
        <w:rPr>
          <w:rFonts w:ascii="Visuelt Pro Light" w:hAnsi="Visuelt Pro Light"/>
          <w:color w:val="000000"/>
          <w:sz w:val="22"/>
          <w:szCs w:val="22"/>
        </w:rPr>
        <w:t xml:space="preserve"> le apa</w:t>
      </w:r>
      <w:r w:rsidR="00CB714E" w:rsidRPr="008A5B58">
        <w:rPr>
          <w:rFonts w:ascii="Visuelt Pro Light" w:hAnsi="Visuelt Pro Light"/>
          <w:color w:val="000000"/>
          <w:sz w:val="22"/>
          <w:szCs w:val="22"/>
        </w:rPr>
        <w:t xml:space="preserve">recerá un texto que le indicará que la instalación no está configurada y para ello deberá correr el siguiente comando: </w:t>
      </w:r>
    </w:p>
    <w:p w14:paraId="0C9BD0C1" w14:textId="7F8B323A" w:rsidR="003157D9" w:rsidRPr="008A5B58" w:rsidRDefault="003157D9" w:rsidP="00CB714E">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Fonts w:ascii="Courier New" w:hAnsi="Courier New" w:cs="Courier New"/>
          <w:color w:val="ED7D31" w:themeColor="accent2"/>
          <w:sz w:val="20"/>
          <w:szCs w:val="20"/>
        </w:rPr>
        <w:t xml:space="preserve">vdb-config </w:t>
      </w:r>
      <w:r w:rsidR="00D2221C">
        <w:rPr>
          <w:rFonts w:ascii="Courier New" w:hAnsi="Courier New" w:cs="Courier New"/>
          <w:color w:val="ED7D31" w:themeColor="accent2"/>
          <w:sz w:val="20"/>
          <w:szCs w:val="20"/>
        </w:rPr>
        <w:t>--</w:t>
      </w:r>
      <w:r w:rsidRPr="008A5B58">
        <w:rPr>
          <w:rFonts w:ascii="Courier New" w:hAnsi="Courier New" w:cs="Courier New"/>
          <w:color w:val="ED7D31" w:themeColor="accent2"/>
          <w:sz w:val="20"/>
          <w:szCs w:val="20"/>
        </w:rPr>
        <w:t>interactive</w:t>
      </w:r>
    </w:p>
    <w:p w14:paraId="35A02AD0" w14:textId="77777777" w:rsidR="00CB714E" w:rsidRDefault="00CB714E" w:rsidP="00CB714E">
      <w:pPr>
        <w:pStyle w:val="NormalWeb"/>
        <w:shd w:val="clear" w:color="auto" w:fill="FFFFFF"/>
        <w:spacing w:before="0" w:beforeAutospacing="0" w:after="0" w:afterAutospacing="0"/>
        <w:ind w:left="720"/>
        <w:textAlignment w:val="baseline"/>
        <w:rPr>
          <w:rFonts w:ascii="Visuelt Pro Light" w:hAnsi="Visuelt Pro Light"/>
          <w:color w:val="000000"/>
          <w:sz w:val="20"/>
          <w:szCs w:val="20"/>
        </w:rPr>
      </w:pPr>
    </w:p>
    <w:p w14:paraId="148FCA6C" w14:textId="3C46898F" w:rsidR="00CB714E" w:rsidRPr="008A5B58" w:rsidRDefault="00CB714E" w:rsidP="00CB714E">
      <w:pPr>
        <w:pStyle w:val="NormalWeb"/>
        <w:numPr>
          <w:ilvl w:val="0"/>
          <w:numId w:val="34"/>
        </w:numPr>
        <w:shd w:val="clear" w:color="auto" w:fill="FFFFFF"/>
        <w:spacing w:before="0" w:beforeAutospacing="0" w:after="0" w:afterAutospacing="0"/>
        <w:textAlignment w:val="baseline"/>
        <w:rPr>
          <w:rFonts w:ascii="Visuelt Pro Light" w:hAnsi="Visuelt Pro Light"/>
          <w:color w:val="000000"/>
          <w:sz w:val="22"/>
          <w:szCs w:val="22"/>
        </w:rPr>
      </w:pPr>
      <w:r w:rsidRPr="008A5B58">
        <w:rPr>
          <w:rFonts w:ascii="Visuelt Pro Light" w:hAnsi="Visuelt Pro Light"/>
          <w:color w:val="000000"/>
          <w:sz w:val="22"/>
          <w:szCs w:val="22"/>
        </w:rPr>
        <w:t xml:space="preserve">Verá una pantalla azul con diferentes opciones, donde deberá habilitar la opción </w:t>
      </w:r>
      <w:r w:rsidRPr="008A5B58">
        <w:rPr>
          <w:rFonts w:ascii="Visuelt Pro Light" w:hAnsi="Visuelt Pro Light"/>
          <w:i/>
          <w:iCs/>
          <w:color w:val="ED7D31" w:themeColor="accent2"/>
          <w:sz w:val="22"/>
          <w:szCs w:val="22"/>
        </w:rPr>
        <w:t>Enable Remote Access</w:t>
      </w:r>
      <w:r w:rsidRPr="008A5B58">
        <w:rPr>
          <w:rFonts w:ascii="Visuelt Pro Light" w:hAnsi="Visuelt Pro Light"/>
          <w:color w:val="000000"/>
          <w:sz w:val="22"/>
          <w:szCs w:val="22"/>
        </w:rPr>
        <w:t xml:space="preserve"> (quizá por defecto la vea marcada) y darle a la tecla X para salir de este menú interactivo.</w:t>
      </w:r>
    </w:p>
    <w:p w14:paraId="033B7FD9" w14:textId="6B554AC7" w:rsidR="00CB714E" w:rsidRPr="00CB714E" w:rsidRDefault="00CB714E" w:rsidP="00CB714E">
      <w:pPr>
        <w:pStyle w:val="NormalWeb"/>
        <w:shd w:val="clear" w:color="auto" w:fill="FFFFFF"/>
        <w:spacing w:before="0" w:beforeAutospacing="0" w:after="0" w:afterAutospacing="0"/>
        <w:ind w:left="720"/>
        <w:textAlignment w:val="baseline"/>
        <w:rPr>
          <w:rFonts w:ascii="Visuelt Pro Light" w:hAnsi="Visuelt Pro Light"/>
          <w:color w:val="000000"/>
          <w:sz w:val="20"/>
          <w:szCs w:val="20"/>
        </w:rPr>
      </w:pPr>
    </w:p>
    <w:p w14:paraId="480D8BE5" w14:textId="77777777" w:rsidR="001D38F2" w:rsidRPr="00AB511E" w:rsidRDefault="001D38F2" w:rsidP="001D38F2">
      <w:pPr>
        <w:pStyle w:val="Ttulo3"/>
        <w:numPr>
          <w:ilvl w:val="0"/>
          <w:numId w:val="29"/>
        </w:numPr>
        <w:shd w:val="clear" w:color="auto" w:fill="FFFFFF"/>
        <w:spacing w:before="0" w:after="240"/>
        <w:ind w:left="720"/>
        <w:textAlignment w:val="baseline"/>
        <w:rPr>
          <w:rFonts w:ascii="Visuelt Pro Light" w:hAnsi="Visuelt Pro Light"/>
          <w:color w:val="ED7D31" w:themeColor="accent2"/>
          <w:sz w:val="22"/>
          <w:szCs w:val="22"/>
        </w:rPr>
      </w:pPr>
      <w:r w:rsidRPr="00AB511E">
        <w:rPr>
          <w:rFonts w:ascii="Visuelt Pro Light" w:hAnsi="Visuelt Pro Light"/>
          <w:b/>
          <w:bCs/>
          <w:color w:val="ED7D31" w:themeColor="accent2"/>
          <w:sz w:val="22"/>
          <w:szCs w:val="22"/>
        </w:rPr>
        <w:t>Empleo de SRA toolkit para descargar las lecturas</w:t>
      </w:r>
    </w:p>
    <w:p w14:paraId="44F30E23" w14:textId="27BDD34F" w:rsidR="001D38F2" w:rsidRDefault="008A5B58" w:rsidP="006B58AB">
      <w:pPr>
        <w:pStyle w:val="NormalWeb"/>
        <w:shd w:val="clear" w:color="auto" w:fill="FFFFFF"/>
        <w:spacing w:before="0" w:beforeAutospacing="0" w:after="360" w:afterAutospacing="0"/>
        <w:jc w:val="both"/>
        <w:textAlignment w:val="baseline"/>
        <w:rPr>
          <w:rFonts w:ascii="Visuelt Pro Light" w:hAnsi="Visuelt Pro Light"/>
          <w:sz w:val="22"/>
          <w:szCs w:val="22"/>
        </w:rPr>
      </w:pPr>
      <w:r>
        <w:rPr>
          <w:rFonts w:ascii="Visuelt Pro Light" w:hAnsi="Visuelt Pro Light"/>
          <w:color w:val="000000"/>
          <w:sz w:val="22"/>
          <w:szCs w:val="22"/>
        </w:rPr>
        <w:t>Finalmente, d</w:t>
      </w:r>
      <w:r w:rsidR="001D38F2" w:rsidRPr="00AF21D5">
        <w:rPr>
          <w:rFonts w:ascii="Visuelt Pro Light" w:hAnsi="Visuelt Pro Light"/>
          <w:color w:val="000000"/>
          <w:sz w:val="22"/>
          <w:szCs w:val="22"/>
        </w:rPr>
        <w:t xml:space="preserve">escargue el conjunto de datos utilizando </w:t>
      </w:r>
      <w:r>
        <w:rPr>
          <w:rFonts w:ascii="Visuelt Pro Light" w:hAnsi="Visuelt Pro Light"/>
          <w:color w:val="000000"/>
          <w:sz w:val="22"/>
          <w:szCs w:val="22"/>
        </w:rPr>
        <w:t>el comando</w:t>
      </w:r>
      <w:r w:rsidR="001D38F2" w:rsidRPr="00AF21D5">
        <w:rPr>
          <w:rFonts w:ascii="Visuelt Pro Light" w:hAnsi="Visuelt Pro Light"/>
          <w:color w:val="000000"/>
          <w:sz w:val="22"/>
          <w:szCs w:val="22"/>
        </w:rPr>
        <w:t xml:space="preserve"> “fastq-dump”</w:t>
      </w:r>
      <w:r>
        <w:rPr>
          <w:rFonts w:ascii="Visuelt Pro Light" w:hAnsi="Visuelt Pro Light"/>
          <w:color w:val="000000"/>
          <w:sz w:val="22"/>
          <w:szCs w:val="22"/>
        </w:rPr>
        <w:t xml:space="preserve"> </w:t>
      </w:r>
      <w:r w:rsidR="006B58AB" w:rsidRPr="00AF21D5">
        <w:rPr>
          <w:rFonts w:ascii="Visuelt Pro Light" w:hAnsi="Visuelt Pro Light"/>
          <w:color w:val="000000"/>
          <w:sz w:val="22"/>
          <w:szCs w:val="22"/>
        </w:rPr>
        <w:t xml:space="preserve">seguido del </w:t>
      </w:r>
      <w:r w:rsidR="001D38F2" w:rsidRPr="00AF21D5">
        <w:rPr>
          <w:rFonts w:ascii="Visuelt Pro Light" w:hAnsi="Visuelt Pro Light"/>
          <w:color w:val="000000"/>
          <w:sz w:val="22"/>
          <w:szCs w:val="22"/>
        </w:rPr>
        <w:t>número SRR #</w:t>
      </w:r>
      <w:r w:rsidR="006B58AB" w:rsidRPr="00AF21D5">
        <w:rPr>
          <w:rFonts w:ascii="Visuelt Pro Light" w:hAnsi="Visuelt Pro Light"/>
          <w:color w:val="000000"/>
          <w:sz w:val="22"/>
          <w:szCs w:val="22"/>
        </w:rPr>
        <w:t xml:space="preserve"> </w:t>
      </w:r>
      <w:r w:rsidR="001D38F2" w:rsidRPr="00AF21D5">
        <w:rPr>
          <w:rFonts w:ascii="Visuelt Pro Light" w:hAnsi="Visuelt Pro Light"/>
          <w:color w:val="000000"/>
          <w:sz w:val="22"/>
          <w:szCs w:val="22"/>
        </w:rPr>
        <w:t>de</w:t>
      </w:r>
      <w:r w:rsidR="006B58AB" w:rsidRPr="00AF21D5">
        <w:rPr>
          <w:rFonts w:ascii="Visuelt Pro Light" w:hAnsi="Visuelt Pro Light"/>
          <w:color w:val="000000"/>
          <w:sz w:val="22"/>
          <w:szCs w:val="22"/>
        </w:rPr>
        <w:t>l</w:t>
      </w:r>
      <w:r w:rsidR="001D38F2" w:rsidRPr="00AF21D5">
        <w:rPr>
          <w:rFonts w:ascii="Visuelt Pro Light" w:hAnsi="Visuelt Pro Light"/>
          <w:color w:val="000000"/>
          <w:sz w:val="22"/>
          <w:szCs w:val="22"/>
        </w:rPr>
        <w:t xml:space="preserve"> conjunto de da</w:t>
      </w:r>
      <w:r w:rsidR="006B58AB" w:rsidRPr="00AF21D5">
        <w:rPr>
          <w:rFonts w:ascii="Visuelt Pro Light" w:hAnsi="Visuelt Pro Light"/>
          <w:color w:val="000000"/>
          <w:sz w:val="22"/>
          <w:szCs w:val="22"/>
        </w:rPr>
        <w:t>tos seleccionados</w:t>
      </w:r>
      <w:r w:rsidR="001D38F2" w:rsidRPr="00AF21D5">
        <w:rPr>
          <w:rFonts w:ascii="Visuelt Pro Light" w:hAnsi="Visuelt Pro Light"/>
          <w:color w:val="000000"/>
          <w:sz w:val="22"/>
          <w:szCs w:val="22"/>
        </w:rPr>
        <w:t>.</w:t>
      </w:r>
      <w:r w:rsidR="00AF21D5" w:rsidRPr="00AF21D5">
        <w:rPr>
          <w:rFonts w:ascii="Visuelt Pro Light" w:hAnsi="Visuelt Pro Light"/>
          <w:color w:val="000000"/>
          <w:sz w:val="22"/>
          <w:szCs w:val="22"/>
        </w:rPr>
        <w:t xml:space="preserve"> </w:t>
      </w:r>
      <w:r w:rsidR="00D726C4">
        <w:rPr>
          <w:rFonts w:ascii="Visuelt Pro Light" w:hAnsi="Visuelt Pro Light"/>
          <w:sz w:val="22"/>
          <w:szCs w:val="22"/>
        </w:rPr>
        <w:t>Añada la</w:t>
      </w:r>
      <w:r w:rsidR="00AF21D5" w:rsidRPr="00AF21D5">
        <w:rPr>
          <w:rFonts w:ascii="Visuelt Pro Light" w:hAnsi="Visuelt Pro Light"/>
          <w:sz w:val="22"/>
          <w:szCs w:val="22"/>
        </w:rPr>
        <w:t xml:space="preserve"> opción </w:t>
      </w:r>
      <w:r w:rsidR="00AF21D5" w:rsidRPr="00AF21D5">
        <w:rPr>
          <w:rStyle w:val="CdigoHTML"/>
          <w:rFonts w:ascii="Visuelt Pro Light" w:hAnsi="Visuelt Pro Light"/>
          <w:sz w:val="22"/>
          <w:szCs w:val="22"/>
        </w:rPr>
        <w:t>--split-files</w:t>
      </w:r>
      <w:r w:rsidR="00AF21D5" w:rsidRPr="00AF21D5">
        <w:rPr>
          <w:rFonts w:ascii="Visuelt Pro Light" w:hAnsi="Visuelt Pro Light"/>
          <w:sz w:val="22"/>
          <w:szCs w:val="22"/>
        </w:rPr>
        <w:t xml:space="preserve"> </w:t>
      </w:r>
      <w:r w:rsidR="00D726C4">
        <w:rPr>
          <w:rFonts w:ascii="Visuelt Pro Light" w:hAnsi="Visuelt Pro Light"/>
          <w:sz w:val="22"/>
          <w:szCs w:val="22"/>
        </w:rPr>
        <w:t xml:space="preserve">para </w:t>
      </w:r>
      <w:r w:rsidR="00AF21D5" w:rsidRPr="00AF21D5">
        <w:rPr>
          <w:rFonts w:ascii="Visuelt Pro Light" w:hAnsi="Visuelt Pro Light"/>
          <w:sz w:val="22"/>
          <w:szCs w:val="22"/>
        </w:rPr>
        <w:t>crear 2 archivos sincronizados p</w:t>
      </w:r>
      <w:r w:rsidR="00D726C4">
        <w:rPr>
          <w:rFonts w:ascii="Visuelt Pro Light" w:hAnsi="Visuelt Pro Light"/>
          <w:sz w:val="22"/>
          <w:szCs w:val="22"/>
        </w:rPr>
        <w:t>or cada una de</w:t>
      </w:r>
      <w:r w:rsidR="00AF21D5" w:rsidRPr="00AF21D5">
        <w:rPr>
          <w:rFonts w:ascii="Visuelt Pro Light" w:hAnsi="Visuelt Pro Light"/>
          <w:sz w:val="22"/>
          <w:szCs w:val="22"/>
        </w:rPr>
        <w:t xml:space="preserve"> las lecturas emparejadas (paired-end reads).</w:t>
      </w:r>
      <w:r w:rsidR="00337564">
        <w:rPr>
          <w:rFonts w:ascii="Visuelt Pro Light" w:hAnsi="Visuelt Pro Light"/>
          <w:sz w:val="22"/>
          <w:szCs w:val="22"/>
        </w:rPr>
        <w:t xml:space="preserve"> </w:t>
      </w:r>
      <w:r w:rsidR="00D726C4">
        <w:rPr>
          <w:rFonts w:ascii="Visuelt Pro Light" w:hAnsi="Visuelt Pro Light"/>
          <w:sz w:val="22"/>
          <w:szCs w:val="22"/>
        </w:rPr>
        <w:t>Aquí se muestra el comando completo a ejecutar:</w:t>
      </w:r>
    </w:p>
    <w:p w14:paraId="0DCF1FEC" w14:textId="34802794" w:rsidR="006B58AB" w:rsidRPr="008A5B58" w:rsidRDefault="008A5B58" w:rsidP="008A5B58">
      <w:pPr>
        <w:pStyle w:val="NormalWeb"/>
        <w:shd w:val="clear" w:color="auto" w:fill="FFFFFF"/>
        <w:spacing w:before="0" w:beforeAutospacing="0" w:after="360" w:afterAutospacing="0"/>
        <w:jc w:val="center"/>
        <w:textAlignment w:val="baseline"/>
        <w:rPr>
          <w:rFonts w:ascii="Courier New" w:hAnsi="Courier New" w:cs="Courier New"/>
          <w:color w:val="000000"/>
          <w:sz w:val="20"/>
          <w:szCs w:val="20"/>
        </w:rPr>
      </w:pPr>
      <w:r w:rsidRPr="008A5B58">
        <w:rPr>
          <w:rFonts w:ascii="Courier New" w:hAnsi="Courier New" w:cs="Courier New"/>
          <w:color w:val="ED7D31" w:themeColor="accent2"/>
          <w:sz w:val="20"/>
          <w:szCs w:val="20"/>
        </w:rPr>
        <w:t>fastq-dump SRR1984406 --split-files</w:t>
      </w:r>
    </w:p>
    <w:p w14:paraId="1F03D9C3" w14:textId="77777777" w:rsidR="00D726C4" w:rsidRPr="00D726C4" w:rsidRDefault="00D726C4" w:rsidP="00985529">
      <w:pPr>
        <w:pStyle w:val="NormalWeb"/>
        <w:shd w:val="clear" w:color="auto" w:fill="FFFFFF"/>
        <w:spacing w:before="0" w:beforeAutospacing="0" w:after="360" w:afterAutospacing="0"/>
        <w:jc w:val="both"/>
        <w:textAlignment w:val="baseline"/>
        <w:rPr>
          <w:rFonts w:ascii="Visuelt Pro Light" w:hAnsi="Visuelt Pro Light"/>
          <w:sz w:val="2"/>
          <w:szCs w:val="2"/>
        </w:rPr>
      </w:pPr>
    </w:p>
    <w:p w14:paraId="115F4A92" w14:textId="332E17BA" w:rsidR="008A5B58" w:rsidRDefault="001D38F2" w:rsidP="00985529">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sidRPr="002C5142">
        <w:rPr>
          <w:rFonts w:ascii="Visuelt Pro Light" w:hAnsi="Visuelt Pro Light"/>
          <w:b/>
          <w:bCs/>
          <w:color w:val="000000"/>
          <w:sz w:val="22"/>
          <w:szCs w:val="22"/>
        </w:rPr>
        <w:t>Confirme que descargó los archivos</w:t>
      </w:r>
      <w:r w:rsidR="008A5B58">
        <w:rPr>
          <w:rFonts w:ascii="Visuelt Pro Light" w:hAnsi="Visuelt Pro Light"/>
          <w:b/>
          <w:bCs/>
          <w:color w:val="000000"/>
          <w:sz w:val="22"/>
          <w:szCs w:val="22"/>
        </w:rPr>
        <w:t xml:space="preserve"> correctamente</w:t>
      </w:r>
      <w:r w:rsidRPr="002C5142">
        <w:rPr>
          <w:rFonts w:ascii="Visuelt Pro Light" w:hAnsi="Visuelt Pro Light"/>
          <w:b/>
          <w:bCs/>
          <w:color w:val="000000"/>
          <w:sz w:val="22"/>
          <w:szCs w:val="22"/>
        </w:rPr>
        <w:t xml:space="preserve"> añadiendo una captura de pantalla del comando ls -l en el directorio </w:t>
      </w:r>
      <w:r w:rsidRPr="002C5142">
        <w:rPr>
          <w:rFonts w:ascii="Visuelt Pro Light" w:hAnsi="Visuelt Pro Light"/>
          <w:b/>
          <w:bCs/>
          <w:color w:val="ED7D31" w:themeColor="accent2"/>
          <w:sz w:val="22"/>
          <w:szCs w:val="22"/>
        </w:rPr>
        <w:t>data/raw</w:t>
      </w:r>
      <w:r w:rsidR="008A5B58">
        <w:rPr>
          <w:rFonts w:ascii="Visuelt Pro Light" w:hAnsi="Visuelt Pro Light"/>
          <w:color w:val="ED7D31" w:themeColor="accent2"/>
          <w:sz w:val="22"/>
          <w:szCs w:val="22"/>
        </w:rPr>
        <w:t xml:space="preserve"> </w:t>
      </w:r>
      <w:r w:rsidR="008A5B58" w:rsidRPr="008A5B58">
        <w:rPr>
          <w:rFonts w:ascii="Visuelt Pro Light" w:hAnsi="Visuelt Pro Light"/>
          <w:b/>
          <w:bCs/>
          <w:sz w:val="22"/>
          <w:szCs w:val="22"/>
        </w:rPr>
        <w:t>(donde deberá localizar estos dos archivos)</w:t>
      </w:r>
      <w:r w:rsidR="00514478" w:rsidRPr="00514478">
        <w:rPr>
          <w:rFonts w:ascii="Visuelt Pro Light" w:hAnsi="Visuelt Pro Light"/>
          <w:b/>
          <w:bCs/>
          <w:color w:val="000000"/>
          <w:sz w:val="22"/>
          <w:szCs w:val="22"/>
        </w:rPr>
        <w:t xml:space="preserve"> </w:t>
      </w:r>
      <w:r w:rsidR="00514478">
        <w:rPr>
          <w:rFonts w:ascii="Visuelt Pro Light" w:hAnsi="Visuelt Pro Light"/>
          <w:b/>
          <w:bCs/>
          <w:color w:val="000000"/>
          <w:sz w:val="22"/>
          <w:szCs w:val="22"/>
        </w:rPr>
        <w:t>(0.</w:t>
      </w:r>
      <w:r w:rsidR="006071B8">
        <w:rPr>
          <w:rFonts w:ascii="Visuelt Pro Light" w:hAnsi="Visuelt Pro Light"/>
          <w:b/>
          <w:bCs/>
          <w:color w:val="000000"/>
          <w:sz w:val="22"/>
          <w:szCs w:val="22"/>
        </w:rPr>
        <w:t>2</w:t>
      </w:r>
      <w:r w:rsidR="00514478">
        <w:rPr>
          <w:rFonts w:ascii="Visuelt Pro Light" w:hAnsi="Visuelt Pro Light"/>
          <w:b/>
          <w:bCs/>
          <w:color w:val="000000"/>
          <w:sz w:val="22"/>
          <w:szCs w:val="22"/>
        </w:rPr>
        <w:t>5 pts).</w:t>
      </w:r>
    </w:p>
    <w:p w14:paraId="0A511310" w14:textId="6641008F" w:rsidR="00D2221C" w:rsidRDefault="00D2221C" w:rsidP="00985529">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Pr>
          <w:noProof/>
        </w:rPr>
        <w:lastRenderedPageBreak/>
        <w:drawing>
          <wp:inline distT="0" distB="0" distL="0" distR="0" wp14:anchorId="4E0D12C7" wp14:editId="53790EFE">
            <wp:extent cx="5943600" cy="1581150"/>
            <wp:effectExtent l="0" t="0" r="0" b="0"/>
            <wp:docPr id="6" name="Imagen 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Texto&#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p w14:paraId="66BF696E" w14:textId="7F951406" w:rsidR="00D2221C" w:rsidRPr="00D2221C" w:rsidRDefault="00D2221C" w:rsidP="00D2221C">
      <w:pPr>
        <w:pStyle w:val="NormalWeb"/>
        <w:numPr>
          <w:ilvl w:val="0"/>
          <w:numId w:val="34"/>
        </w:numPr>
        <w:shd w:val="clear" w:color="auto" w:fill="FFFFFF"/>
        <w:spacing w:before="0" w:beforeAutospacing="0" w:after="360" w:afterAutospacing="0"/>
        <w:jc w:val="both"/>
        <w:textAlignment w:val="baseline"/>
        <w:rPr>
          <w:rFonts w:ascii="Visuelt Pro Light" w:hAnsi="Visuelt Pro Light"/>
          <w:sz w:val="22"/>
          <w:szCs w:val="22"/>
        </w:rPr>
      </w:pPr>
      <w:r w:rsidRPr="00D2221C">
        <w:rPr>
          <w:rFonts w:ascii="Visuelt Pro Light" w:hAnsi="Visuelt Pro Light"/>
          <w:sz w:val="22"/>
          <w:szCs w:val="22"/>
        </w:rPr>
        <w:t xml:space="preserve">En su momento me faltó hacer el </w:t>
      </w:r>
      <w:r w:rsidRPr="00D2221C">
        <w:rPr>
          <w:rFonts w:ascii="Visuelt Pro Light" w:hAnsi="Visuelt Pro Light"/>
          <w:b/>
          <w:bCs/>
          <w:i/>
          <w:iCs/>
          <w:sz w:val="22"/>
          <w:szCs w:val="22"/>
        </w:rPr>
        <w:t>ls -l</w:t>
      </w:r>
      <w:r w:rsidRPr="00D2221C">
        <w:rPr>
          <w:rFonts w:ascii="Visuelt Pro Light" w:hAnsi="Visuelt Pro Light"/>
          <w:sz w:val="22"/>
          <w:szCs w:val="22"/>
        </w:rPr>
        <w:t>, lo muestro por separado:</w:t>
      </w:r>
    </w:p>
    <w:p w14:paraId="45B74E7D" w14:textId="16329DD4" w:rsidR="001E4068" w:rsidRPr="00184F0E" w:rsidRDefault="00D2221C" w:rsidP="00184F0E">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Pr>
          <w:noProof/>
        </w:rPr>
        <w:drawing>
          <wp:inline distT="0" distB="0" distL="0" distR="0" wp14:anchorId="3D8D6D43" wp14:editId="599C6008">
            <wp:extent cx="5943600" cy="779780"/>
            <wp:effectExtent l="0" t="0" r="0" b="1270"/>
            <wp:docPr id="7" name="Imagen 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Text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79780"/>
                    </a:xfrm>
                    <a:prstGeom prst="rect">
                      <a:avLst/>
                    </a:prstGeom>
                    <a:noFill/>
                    <a:ln>
                      <a:noFill/>
                    </a:ln>
                  </pic:spPr>
                </pic:pic>
              </a:graphicData>
            </a:graphic>
          </wp:inline>
        </w:drawing>
      </w:r>
    </w:p>
    <w:p w14:paraId="4163D07C" w14:textId="7375067C" w:rsidR="006B58AB" w:rsidRPr="00D726C4" w:rsidRDefault="006B58AB"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Seguidamente, responda a cada una de las preguntas que se le indican, adicionando siempre los comandos empleados en cada caso </w:t>
      </w:r>
      <w:r w:rsidRPr="006B58AB">
        <w:rPr>
          <w:rFonts w:ascii="Visuelt Pro Light" w:hAnsi="Visuelt Pro Light" w:cs="Times New Roman"/>
          <w:color w:val="000000" w:themeColor="text1"/>
        </w:rPr>
        <w:t>y una captura de pantalla de</w:t>
      </w:r>
      <w:r w:rsidR="00166AF7">
        <w:rPr>
          <w:rFonts w:ascii="Visuelt Pro Light" w:hAnsi="Visuelt Pro Light" w:cs="Times New Roman"/>
          <w:color w:val="000000" w:themeColor="text1"/>
        </w:rPr>
        <w:t xml:space="preserve"> ellos junto a su</w:t>
      </w:r>
      <w:r w:rsidRPr="006B58AB">
        <w:rPr>
          <w:rFonts w:ascii="Visuelt Pro Light" w:hAnsi="Visuelt Pro Light" w:cs="Times New Roman"/>
          <w:color w:val="000000" w:themeColor="text1"/>
        </w:rPr>
        <w:t xml:space="preserve"> resultado</w:t>
      </w:r>
      <w:r>
        <w:rPr>
          <w:rFonts w:ascii="Visuelt Pro Light" w:hAnsi="Visuelt Pro Light" w:cs="Times New Roman"/>
          <w:color w:val="000000" w:themeColor="text1"/>
        </w:rPr>
        <w:t>.</w:t>
      </w:r>
    </w:p>
    <w:p w14:paraId="2A179304" w14:textId="77777777" w:rsidR="00BB32F9" w:rsidRPr="00BB32F9" w:rsidRDefault="00A20A73" w:rsidP="00BB32F9">
      <w:pPr>
        <w:pStyle w:val="Prrafodelista"/>
        <w:numPr>
          <w:ilvl w:val="0"/>
          <w:numId w:val="32"/>
        </w:numPr>
        <w:jc w:val="both"/>
        <w:rPr>
          <w:rFonts w:ascii="Visuelt Pro Light" w:eastAsia="Times New Roman" w:hAnsi="Visuelt Pro Light" w:cs="Times New Roman"/>
          <w:b/>
          <w:bCs/>
          <w:color w:val="000000"/>
          <w:lang w:eastAsia="es-ES"/>
        </w:rPr>
      </w:pPr>
      <w:r w:rsidRPr="001E4068">
        <w:rPr>
          <w:rFonts w:ascii="Visuelt Pro Light" w:eastAsia="Times New Roman" w:hAnsi="Visuelt Pro Light" w:cs="Times New Roman"/>
          <w:b/>
          <w:bCs/>
          <w:lang w:eastAsia="es-ES"/>
        </w:rPr>
        <w:t>¿Qué tipo de formato tiene</w:t>
      </w:r>
      <w:r w:rsidR="00AF21D5" w:rsidRPr="001E4068">
        <w:rPr>
          <w:rFonts w:ascii="Visuelt Pro Light" w:eastAsia="Times New Roman" w:hAnsi="Visuelt Pro Light" w:cs="Times New Roman"/>
          <w:b/>
          <w:bCs/>
          <w:lang w:eastAsia="es-ES"/>
        </w:rPr>
        <w:t xml:space="preserve">n los </w:t>
      </w:r>
      <w:r w:rsidR="00D726C4" w:rsidRPr="001E4068">
        <w:rPr>
          <w:rFonts w:ascii="Visuelt Pro Light" w:eastAsia="Times New Roman" w:hAnsi="Visuelt Pro Light" w:cs="Times New Roman"/>
          <w:b/>
          <w:bCs/>
          <w:lang w:eastAsia="es-ES"/>
        </w:rPr>
        <w:t>archivos descargados</w:t>
      </w:r>
      <w:r w:rsidRPr="001E4068">
        <w:rPr>
          <w:rFonts w:ascii="Visuelt Pro Light" w:eastAsia="Times New Roman" w:hAnsi="Visuelt Pro Light" w:cs="Times New Roman"/>
          <w:b/>
          <w:bCs/>
          <w:lang w:eastAsia="es-ES"/>
        </w:rPr>
        <w:t xml:space="preserve"> y para qué se utiliza</w:t>
      </w:r>
      <w:r w:rsidR="001E4068" w:rsidRPr="001E4068">
        <w:rPr>
          <w:rFonts w:ascii="Visuelt Pro Light" w:eastAsia="Times New Roman" w:hAnsi="Visuelt Pro Light" w:cs="Times New Roman"/>
          <w:b/>
          <w:bCs/>
          <w:lang w:eastAsia="es-ES"/>
        </w:rPr>
        <w:t xml:space="preserve"> dicho formato</w:t>
      </w:r>
      <w:r w:rsidRPr="001E4068">
        <w:rPr>
          <w:rFonts w:ascii="Visuelt Pro Light" w:eastAsia="Times New Roman" w:hAnsi="Visuelt Pro Light" w:cs="Times New Roman"/>
          <w:b/>
          <w:bCs/>
          <w:lang w:eastAsia="es-ES"/>
        </w:rPr>
        <w:t>?</w:t>
      </w:r>
      <w:r w:rsidR="00515663">
        <w:rPr>
          <w:rFonts w:ascii="Visuelt Pro Light" w:eastAsia="Times New Roman" w:hAnsi="Visuelt Pro Light" w:cs="Times New Roman"/>
          <w:b/>
          <w:bCs/>
          <w:lang w:eastAsia="es-ES"/>
        </w:rPr>
        <w:t xml:space="preserve"> (0.25 pts)</w:t>
      </w:r>
      <w:r w:rsidR="00BB32F9">
        <w:rPr>
          <w:rFonts w:ascii="Visuelt Pro Light" w:eastAsia="Times New Roman" w:hAnsi="Visuelt Pro Light" w:cs="Times New Roman"/>
          <w:b/>
          <w:bCs/>
          <w:lang w:eastAsia="es-ES"/>
        </w:rPr>
        <w:t>.</w:t>
      </w:r>
    </w:p>
    <w:p w14:paraId="6375530D" w14:textId="277A4F0B" w:rsidR="00184F0E" w:rsidRPr="000E0ECE" w:rsidRDefault="00BB32F9" w:rsidP="00BB32F9">
      <w:pPr>
        <w:pStyle w:val="Prrafodelista"/>
        <w:numPr>
          <w:ilvl w:val="1"/>
          <w:numId w:val="32"/>
        </w:numPr>
        <w:jc w:val="both"/>
        <w:rPr>
          <w:rFonts w:ascii="Visuelt Pro Light" w:eastAsia="Times New Roman" w:hAnsi="Visuelt Pro Light" w:cs="Times New Roman"/>
          <w:b/>
          <w:bCs/>
          <w:color w:val="000000"/>
          <w:lang w:eastAsia="es-ES"/>
        </w:rPr>
      </w:pPr>
      <w:r w:rsidRPr="00BB32F9">
        <w:rPr>
          <w:rFonts w:ascii="Visuelt Pro Light" w:eastAsia="Times New Roman" w:hAnsi="Visuelt Pro Light" w:cs="Times New Roman"/>
          <w:color w:val="000000"/>
          <w:lang w:eastAsia="es-ES"/>
        </w:rPr>
        <w:t>EL formato FASTQ</w:t>
      </w:r>
      <w:r>
        <w:rPr>
          <w:rFonts w:ascii="Visuelt Pro Light" w:eastAsia="Times New Roman" w:hAnsi="Visuelt Pro Light" w:cs="Times New Roman"/>
          <w:color w:val="000000"/>
          <w:lang w:eastAsia="es-ES"/>
        </w:rPr>
        <w:t xml:space="preserve"> se trata de una secuenciación basada en texto que almacena archivos de datos</w:t>
      </w:r>
      <w:r w:rsidR="000E0ECE">
        <w:rPr>
          <w:rFonts w:ascii="Visuelt Pro Light" w:eastAsia="Times New Roman" w:hAnsi="Visuelt Pro Light" w:cs="Times New Roman"/>
          <w:color w:val="000000"/>
          <w:lang w:eastAsia="es-ES"/>
        </w:rPr>
        <w:t xml:space="preserve"> con los contenidos de datos crudos de secuencia y el puntuaje de calidad </w:t>
      </w:r>
      <w:r w:rsidR="000E0ECE">
        <w:rPr>
          <w:rFonts w:ascii="Visuelt Pro Light" w:eastAsia="Times New Roman" w:hAnsi="Visuelt Pro Light" w:cs="Times New Roman"/>
          <w:color w:val="000000"/>
          <w:lang w:eastAsia="es-ES"/>
        </w:rPr>
        <w:fldChar w:fldCharType="begin"/>
      </w:r>
      <w:r w:rsidR="000E0ECE">
        <w:rPr>
          <w:rFonts w:ascii="Visuelt Pro Light" w:eastAsia="Times New Roman" w:hAnsi="Visuelt Pro Light" w:cs="Times New Roman"/>
          <w:color w:val="000000"/>
          <w:lang w:eastAsia="es-ES"/>
        </w:rPr>
        <w:instrText xml:space="preserve"> ADDIN ZOTERO_ITEM CSL_CITATION {"citationID":"3vLkYfR7","properties":{"formattedCitation":"(2)","plainCitation":"(2)","noteIndex":0},"citationItems":[{"id":3,"uris":["http://zotero.org/users/local/vNOqpUdk/items/MJU59ZB6"],"itemData":{"id":3,"type":"webpage","abstract":"Learn about Illumina sequence file formats, such as FASTQ and BCL files, and why it’s important to have sequencing data in the right format.","language":"en","title":"Sequence File Formats | FASTQ &amp; BCL formats for Illumina sequencing","URL":"https://emea.illumina.com/informatics/sequencing-data-analysis/sequence-file-formats.html","accessed":{"date-parts":[["2022",11,25]]}}}],"schema":"https://github.com/citation-style-language/schema/raw/master/csl-citation.json"} </w:instrText>
      </w:r>
      <w:r w:rsidR="000E0ECE">
        <w:rPr>
          <w:rFonts w:ascii="Visuelt Pro Light" w:eastAsia="Times New Roman" w:hAnsi="Visuelt Pro Light" w:cs="Times New Roman"/>
          <w:color w:val="000000"/>
          <w:lang w:eastAsia="es-ES"/>
        </w:rPr>
        <w:fldChar w:fldCharType="separate"/>
      </w:r>
      <w:r w:rsidR="000E0ECE" w:rsidRPr="000E0ECE">
        <w:rPr>
          <w:rFonts w:ascii="Visuelt Pro Light" w:hAnsi="Visuelt Pro Light"/>
        </w:rPr>
        <w:t>(2)</w:t>
      </w:r>
      <w:r w:rsidR="000E0ECE">
        <w:rPr>
          <w:rFonts w:ascii="Visuelt Pro Light" w:eastAsia="Times New Roman" w:hAnsi="Visuelt Pro Light" w:cs="Times New Roman"/>
          <w:color w:val="000000"/>
          <w:lang w:eastAsia="es-ES"/>
        </w:rPr>
        <w:fldChar w:fldCharType="end"/>
      </w:r>
      <w:r w:rsidR="000E0ECE">
        <w:rPr>
          <w:rFonts w:ascii="Visuelt Pro Light" w:eastAsia="Times New Roman" w:hAnsi="Visuelt Pro Light" w:cs="Times New Roman"/>
          <w:color w:val="000000"/>
          <w:lang w:eastAsia="es-ES"/>
        </w:rPr>
        <w:t>.</w:t>
      </w:r>
    </w:p>
    <w:p w14:paraId="1A372EB7" w14:textId="75203124" w:rsidR="000E0ECE" w:rsidRPr="000E0ECE" w:rsidRDefault="000E0ECE" w:rsidP="00BB32F9">
      <w:pPr>
        <w:pStyle w:val="Prrafodelista"/>
        <w:numPr>
          <w:ilvl w:val="1"/>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 xml:space="preserve">A su vez se encuentra formado por los siguientes componentes </w:t>
      </w:r>
      <w:r>
        <w:rPr>
          <w:rFonts w:ascii="Visuelt Pro Light" w:eastAsia="Times New Roman" w:hAnsi="Visuelt Pro Light" w:cs="Times New Roman"/>
          <w:color w:val="000000"/>
          <w:lang w:eastAsia="es-ES"/>
        </w:rPr>
        <w:fldChar w:fldCharType="begin"/>
      </w:r>
      <w:r>
        <w:rPr>
          <w:rFonts w:ascii="Visuelt Pro Light" w:eastAsia="Times New Roman" w:hAnsi="Visuelt Pro Light" w:cs="Times New Roman"/>
          <w:color w:val="000000"/>
          <w:lang w:eastAsia="es-ES"/>
        </w:rPr>
        <w:instrText xml:space="preserve"> ADDIN ZOTERO_ITEM CSL_CITATION {"citationID":"PiLf65kc","properties":{"formattedCitation":"(3)","plainCitation":"(3)","noteIndex":0},"citationItems":[{"id":5,"uris":["http://zotero.org/users/local/vNOqpUdk/items/WKMZV6ZJ"],"itemData":{"id":5,"type":"webpage","title":"FASTQ files explained","URL":"https://emea.support.illumina.com/bulletins/2016/04/fastq-files-explained.html","accessed":{"date-parts":[["2022",11,25]]}}}],"schema":"https://github.com/citation-style-language/schema/raw/master/csl-citation.json"} </w:instrText>
      </w:r>
      <w:r>
        <w:rPr>
          <w:rFonts w:ascii="Visuelt Pro Light" w:eastAsia="Times New Roman" w:hAnsi="Visuelt Pro Light" w:cs="Times New Roman"/>
          <w:color w:val="000000"/>
          <w:lang w:eastAsia="es-ES"/>
        </w:rPr>
        <w:fldChar w:fldCharType="separate"/>
      </w:r>
      <w:r w:rsidRPr="000E0ECE">
        <w:rPr>
          <w:rFonts w:ascii="Visuelt Pro Light" w:hAnsi="Visuelt Pro Light"/>
        </w:rPr>
        <w:t>(3)</w:t>
      </w:r>
      <w:r>
        <w:rPr>
          <w:rFonts w:ascii="Visuelt Pro Light" w:eastAsia="Times New Roman" w:hAnsi="Visuelt Pro Light" w:cs="Times New Roman"/>
          <w:color w:val="000000"/>
          <w:lang w:eastAsia="es-ES"/>
        </w:rPr>
        <w:fldChar w:fldCharType="end"/>
      </w:r>
      <w:r>
        <w:rPr>
          <w:rFonts w:ascii="Visuelt Pro Light" w:eastAsia="Times New Roman" w:hAnsi="Visuelt Pro Light" w:cs="Times New Roman"/>
          <w:color w:val="000000"/>
          <w:lang w:eastAsia="es-ES"/>
        </w:rPr>
        <w:t xml:space="preserve">: </w:t>
      </w:r>
    </w:p>
    <w:p w14:paraId="6F0A1F05" w14:textId="59EAC3F1"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Un identificador de secuencia.</w:t>
      </w:r>
    </w:p>
    <w:p w14:paraId="1E6BD85C" w14:textId="7D23D811"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La secuencia (los nucleótidos ACTG y N en caso de valores no identificados).</w:t>
      </w:r>
    </w:p>
    <w:p w14:paraId="6324FA7C" w14:textId="30938779"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Un separador, al cual simplemente se le añade el signo “+”.</w:t>
      </w:r>
    </w:p>
    <w:p w14:paraId="26C0F411" w14:textId="20A33E12" w:rsidR="000E0ECE" w:rsidRPr="00BB32F9"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 xml:space="preserve">El puntuaje de calidad de la base. Estos están codificados por Phred +33, usando caracteres de ASCII que representan los valores numéricos de </w:t>
      </w:r>
      <w:r w:rsidR="005744C6">
        <w:rPr>
          <w:rFonts w:ascii="Visuelt Pro Light" w:eastAsia="Times New Roman" w:hAnsi="Visuelt Pro Light" w:cs="Times New Roman"/>
          <w:color w:val="000000"/>
          <w:lang w:eastAsia="es-ES"/>
        </w:rPr>
        <w:t>los puntuajes de calidad.</w:t>
      </w:r>
    </w:p>
    <w:p w14:paraId="5844D65C" w14:textId="77777777" w:rsidR="00BB32F9" w:rsidRPr="00BB32F9" w:rsidRDefault="00BB32F9" w:rsidP="00BB32F9">
      <w:pPr>
        <w:pStyle w:val="Prrafodelista"/>
        <w:jc w:val="both"/>
        <w:rPr>
          <w:rFonts w:ascii="Visuelt Pro Light" w:eastAsia="Times New Roman" w:hAnsi="Visuelt Pro Light" w:cs="Times New Roman"/>
          <w:color w:val="000000"/>
          <w:lang w:eastAsia="es-ES"/>
        </w:rPr>
      </w:pPr>
    </w:p>
    <w:p w14:paraId="18DE6372" w14:textId="089E0CFB" w:rsidR="00F614AE" w:rsidRDefault="00A20A73" w:rsidP="00B0284B">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Cuántas líneas en total tiene</w:t>
      </w:r>
      <w:r w:rsidR="00AF21D5" w:rsidRPr="001E4068">
        <w:rPr>
          <w:rFonts w:ascii="Visuelt Pro Light" w:hAnsi="Visuelt Pro Light" w:cs="Times New Roman"/>
          <w:b/>
          <w:bCs/>
          <w:color w:val="000000" w:themeColor="text1"/>
        </w:rPr>
        <w:t>n cada uno de los archivos</w:t>
      </w:r>
      <w:r w:rsidRPr="001E4068">
        <w:rPr>
          <w:rFonts w:ascii="Visuelt Pro Light" w:hAnsi="Visuelt Pro Light" w:cs="Times New Roman"/>
          <w:b/>
          <w:bCs/>
          <w:color w:val="000000" w:themeColor="text1"/>
        </w:rPr>
        <w:t>?</w:t>
      </w:r>
      <w:r w:rsidR="00515663">
        <w:rPr>
          <w:rFonts w:ascii="Visuelt Pro Light" w:hAnsi="Visuelt Pro Light" w:cs="Times New Roman"/>
          <w:b/>
          <w:bCs/>
          <w:color w:val="000000" w:themeColor="text1"/>
        </w:rPr>
        <w:t xml:space="preserve"> (0,5 pts)</w:t>
      </w:r>
    </w:p>
    <w:p w14:paraId="3264B7C0" w14:textId="38FCD518"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1nrow.sh.</w:t>
      </w:r>
    </w:p>
    <w:p w14:paraId="4A197A55" w14:textId="164552B4" w:rsidR="00110006" w:rsidRPr="00110006" w:rsidRDefault="00110006" w:rsidP="00110006">
      <w:pPr>
        <w:spacing w:line="480" w:lineRule="auto"/>
        <w:ind w:left="284"/>
        <w:jc w:val="center"/>
        <w:rPr>
          <w:rFonts w:ascii="Visuelt Pro Light" w:hAnsi="Visuelt Pro Light" w:cs="Times New Roman"/>
          <w:b/>
          <w:bCs/>
          <w:color w:val="000000" w:themeColor="text1"/>
        </w:rPr>
      </w:pPr>
      <w:r>
        <w:rPr>
          <w:noProof/>
        </w:rPr>
        <w:lastRenderedPageBreak/>
        <w:drawing>
          <wp:inline distT="0" distB="0" distL="0" distR="0" wp14:anchorId="551950CE" wp14:editId="3C249069">
            <wp:extent cx="4274820" cy="1698511"/>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97909" cy="1707685"/>
                    </a:xfrm>
                    <a:prstGeom prst="rect">
                      <a:avLst/>
                    </a:prstGeom>
                    <a:noFill/>
                    <a:ln>
                      <a:noFill/>
                    </a:ln>
                  </pic:spPr>
                </pic:pic>
              </a:graphicData>
            </a:graphic>
          </wp:inline>
        </w:drawing>
      </w:r>
    </w:p>
    <w:p w14:paraId="6D698EDD" w14:textId="7FFE3CAE" w:rsidR="00B0284B" w:rsidRDefault="00B0284B" w:rsidP="00F31FCA">
      <w:pPr>
        <w:pStyle w:val="Prrafodelista"/>
        <w:numPr>
          <w:ilvl w:val="1"/>
          <w:numId w:val="23"/>
        </w:numPr>
        <w:spacing w:line="24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1nrow.sh.</w:t>
      </w:r>
      <w:r w:rsidR="00A00E0E">
        <w:rPr>
          <w:rFonts w:ascii="Visuelt Pro Light" w:hAnsi="Visuelt Pro Light" w:cs="Times New Roman"/>
          <w:b/>
          <w:bCs/>
          <w:color w:val="000000" w:themeColor="text1"/>
        </w:rPr>
        <w:t xml:space="preserve"> (además creo las variables fuera del script srr1 y srr2 para que se vean mejor las </w:t>
      </w:r>
      <w:r w:rsidR="00F31FCA">
        <w:rPr>
          <w:rFonts w:ascii="Visuelt Pro Light" w:hAnsi="Visuelt Pro Light" w:cs="Times New Roman"/>
          <w:b/>
          <w:bCs/>
          <w:color w:val="000000" w:themeColor="text1"/>
        </w:rPr>
        <w:t>imágenes y no sea</w:t>
      </w:r>
      <w:r w:rsidR="009A57C2">
        <w:rPr>
          <w:rFonts w:ascii="Visuelt Pro Light" w:hAnsi="Visuelt Pro Light" w:cs="Times New Roman"/>
          <w:b/>
          <w:bCs/>
          <w:color w:val="000000" w:themeColor="text1"/>
        </w:rPr>
        <w:t>n</w:t>
      </w:r>
      <w:r w:rsidR="00F31FCA">
        <w:rPr>
          <w:rFonts w:ascii="Visuelt Pro Light" w:hAnsi="Visuelt Pro Light" w:cs="Times New Roman"/>
          <w:b/>
          <w:bCs/>
          <w:color w:val="000000" w:themeColor="text1"/>
        </w:rPr>
        <w:t xml:space="preserve"> tan larga</w:t>
      </w:r>
      <w:r w:rsidR="00A00E0E">
        <w:rPr>
          <w:rFonts w:ascii="Visuelt Pro Light" w:hAnsi="Visuelt Pro Light" w:cs="Times New Roman"/>
          <w:b/>
          <w:bCs/>
          <w:color w:val="000000" w:themeColor="text1"/>
        </w:rPr>
        <w:t>)</w:t>
      </w:r>
      <w:r w:rsidR="00F31FCA">
        <w:rPr>
          <w:rFonts w:ascii="Visuelt Pro Light" w:hAnsi="Visuelt Pro Light" w:cs="Times New Roman"/>
          <w:b/>
          <w:bCs/>
          <w:color w:val="000000" w:themeColor="text1"/>
        </w:rPr>
        <w:t>.</w:t>
      </w:r>
    </w:p>
    <w:p w14:paraId="1C1EEC1D" w14:textId="02BBB87C" w:rsidR="00E27D82" w:rsidRPr="00E27D82" w:rsidRDefault="00202869" w:rsidP="00202869">
      <w:pPr>
        <w:spacing w:line="480" w:lineRule="auto"/>
        <w:ind w:left="426"/>
        <w:jc w:val="both"/>
        <w:rPr>
          <w:rFonts w:ascii="Visuelt Pro Light" w:hAnsi="Visuelt Pro Light" w:cs="Times New Roman"/>
          <w:b/>
          <w:bCs/>
          <w:color w:val="000000" w:themeColor="text1"/>
        </w:rPr>
      </w:pPr>
      <w:r>
        <w:rPr>
          <w:noProof/>
        </w:rPr>
        <w:drawing>
          <wp:inline distT="0" distB="0" distL="0" distR="0" wp14:anchorId="7CABAEE5" wp14:editId="1BBF0058">
            <wp:extent cx="5943600" cy="1178560"/>
            <wp:effectExtent l="0" t="0" r="0" b="2540"/>
            <wp:docPr id="16" name="Imagen 1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178560"/>
                    </a:xfrm>
                    <a:prstGeom prst="rect">
                      <a:avLst/>
                    </a:prstGeom>
                    <a:noFill/>
                    <a:ln>
                      <a:noFill/>
                    </a:ln>
                  </pic:spPr>
                </pic:pic>
              </a:graphicData>
            </a:graphic>
          </wp:inline>
        </w:drawing>
      </w:r>
    </w:p>
    <w:p w14:paraId="5AEE8C3B" w14:textId="228A0EA5" w:rsidR="00F614AE" w:rsidRPr="001E4068" w:rsidRDefault="002A1FE5" w:rsidP="00F614AE">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 xml:space="preserve">¿Cuántas secuencias incluye el archivo </w:t>
      </w:r>
      <w:r w:rsidRPr="001E4068">
        <w:rPr>
          <w:rFonts w:ascii="Visuelt Pro Light" w:hAnsi="Visuelt Pro Light" w:cs="Times New Roman"/>
          <w:b/>
          <w:bCs/>
          <w:color w:val="ED7D31" w:themeColor="accent2"/>
        </w:rPr>
        <w:t>SRR1984406_1</w:t>
      </w:r>
      <w:r>
        <w:rPr>
          <w:rFonts w:ascii="Visuelt Pro Light" w:hAnsi="Visuelt Pro Light" w:cs="Times New Roman"/>
          <w:b/>
          <w:bCs/>
          <w:color w:val="ED7D31" w:themeColor="accent2"/>
        </w:rPr>
        <w:t>.f</w:t>
      </w:r>
      <w:r w:rsidR="00AF21D5" w:rsidRPr="001E4068">
        <w:rPr>
          <w:rFonts w:ascii="Visuelt Pro Light" w:hAnsi="Visuelt Pro Light" w:cs="Times New Roman"/>
          <w:b/>
          <w:bCs/>
          <w:color w:val="ED7D31" w:themeColor="accent2"/>
        </w:rPr>
        <w:t>astq</w:t>
      </w:r>
      <w:r w:rsidR="00A20A73" w:rsidRPr="001E4068">
        <w:rPr>
          <w:rFonts w:ascii="Visuelt Pro Light" w:hAnsi="Visuelt Pro Light" w:cs="Times New Roman"/>
          <w:b/>
          <w:bCs/>
          <w:color w:val="000000" w:themeColor="text1"/>
        </w:rPr>
        <w:t>?</w:t>
      </w:r>
      <w:r w:rsidR="00515663">
        <w:rPr>
          <w:rFonts w:ascii="Visuelt Pro Light" w:hAnsi="Visuelt Pro Light" w:cs="Times New Roman"/>
          <w:b/>
          <w:bCs/>
          <w:color w:val="000000" w:themeColor="text1"/>
        </w:rPr>
        <w:t xml:space="preserve"> (</w:t>
      </w:r>
      <w:r w:rsidR="00492A61">
        <w:rPr>
          <w:rFonts w:ascii="Visuelt Pro Light" w:hAnsi="Visuelt Pro Light" w:cs="Times New Roman"/>
          <w:b/>
          <w:bCs/>
          <w:color w:val="000000" w:themeColor="text1"/>
        </w:rPr>
        <w:t>0,5</w:t>
      </w:r>
      <w:r w:rsidR="00515663">
        <w:rPr>
          <w:rFonts w:ascii="Visuelt Pro Light" w:hAnsi="Visuelt Pro Light" w:cs="Times New Roman"/>
          <w:b/>
          <w:bCs/>
          <w:color w:val="000000" w:themeColor="text1"/>
        </w:rPr>
        <w:t xml:space="preserve"> pts)</w:t>
      </w:r>
    </w:p>
    <w:p w14:paraId="741014B2" w14:textId="3A6BEF47"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2nsecuencias.sh</w:t>
      </w:r>
    </w:p>
    <w:p w14:paraId="5B8C5123" w14:textId="6342B6CF" w:rsidR="00110006" w:rsidRPr="00110006" w:rsidRDefault="00110006" w:rsidP="00110006">
      <w:pPr>
        <w:spacing w:line="480" w:lineRule="auto"/>
        <w:jc w:val="center"/>
        <w:rPr>
          <w:rFonts w:ascii="Visuelt Pro Light" w:hAnsi="Visuelt Pro Light" w:cs="Times New Roman"/>
          <w:b/>
          <w:bCs/>
          <w:color w:val="000000" w:themeColor="text1"/>
        </w:rPr>
      </w:pPr>
      <w:r>
        <w:rPr>
          <w:noProof/>
        </w:rPr>
        <w:drawing>
          <wp:inline distT="0" distB="0" distL="0" distR="0" wp14:anchorId="04057F33" wp14:editId="140F506A">
            <wp:extent cx="4718998" cy="1820545"/>
            <wp:effectExtent l="0" t="0" r="5715" b="8255"/>
            <wp:docPr id="9" name="Imagen 9"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26174" cy="1823314"/>
                    </a:xfrm>
                    <a:prstGeom prst="rect">
                      <a:avLst/>
                    </a:prstGeom>
                    <a:noFill/>
                    <a:ln>
                      <a:noFill/>
                    </a:ln>
                  </pic:spPr>
                </pic:pic>
              </a:graphicData>
            </a:graphic>
          </wp:inline>
        </w:drawing>
      </w:r>
    </w:p>
    <w:p w14:paraId="33FC39CE" w14:textId="2C298C1C" w:rsidR="00F614AE" w:rsidRDefault="00B0284B" w:rsidP="00F614AE">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2nsecuencias.sh</w:t>
      </w:r>
    </w:p>
    <w:p w14:paraId="326A96CB" w14:textId="29D77092"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2DC70B1E" wp14:editId="3B5BE4E3">
            <wp:extent cx="5943600" cy="815340"/>
            <wp:effectExtent l="0" t="0" r="0" b="3810"/>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15340"/>
                    </a:xfrm>
                    <a:prstGeom prst="rect">
                      <a:avLst/>
                    </a:prstGeom>
                    <a:noFill/>
                    <a:ln>
                      <a:noFill/>
                    </a:ln>
                  </pic:spPr>
                </pic:pic>
              </a:graphicData>
            </a:graphic>
          </wp:inline>
        </w:drawing>
      </w:r>
    </w:p>
    <w:p w14:paraId="16E84C54" w14:textId="6CAD23F8" w:rsidR="00A20A73" w:rsidRDefault="00A20A73" w:rsidP="00AF21D5">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lastRenderedPageBreak/>
        <w:t xml:space="preserve">¿Cuántas </w:t>
      </w:r>
      <w:r w:rsidR="00AF21D5" w:rsidRPr="001E4068">
        <w:rPr>
          <w:rFonts w:ascii="Visuelt Pro Light" w:hAnsi="Visuelt Pro Light" w:cs="Times New Roman"/>
          <w:b/>
          <w:bCs/>
          <w:color w:val="000000" w:themeColor="text1"/>
        </w:rPr>
        <w:t>veces aparece la secuencia ATGATG en cada uno de los archivos descargados?</w:t>
      </w:r>
      <w:r w:rsidRPr="001E4068">
        <w:rPr>
          <w:rFonts w:ascii="Visuelt Pro Light" w:hAnsi="Visuelt Pro Light" w:cs="Times New Roman"/>
          <w:b/>
          <w:bCs/>
          <w:color w:val="000000" w:themeColor="text1"/>
        </w:rPr>
        <w:t xml:space="preserve"> </w:t>
      </w:r>
      <w:r w:rsidR="00515663">
        <w:rPr>
          <w:rFonts w:ascii="Visuelt Pro Light" w:hAnsi="Visuelt Pro Light" w:cs="Times New Roman"/>
          <w:b/>
          <w:bCs/>
          <w:color w:val="000000" w:themeColor="text1"/>
        </w:rPr>
        <w:t>(</w:t>
      </w:r>
      <w:r w:rsidR="00492A61">
        <w:rPr>
          <w:rFonts w:ascii="Visuelt Pro Light" w:hAnsi="Visuelt Pro Light" w:cs="Times New Roman"/>
          <w:b/>
          <w:bCs/>
          <w:color w:val="000000" w:themeColor="text1"/>
        </w:rPr>
        <w:t xml:space="preserve">0,5 </w:t>
      </w:r>
      <w:r w:rsidR="00515663">
        <w:rPr>
          <w:rFonts w:ascii="Visuelt Pro Light" w:hAnsi="Visuelt Pro Light" w:cs="Times New Roman"/>
          <w:b/>
          <w:bCs/>
          <w:color w:val="000000" w:themeColor="text1"/>
        </w:rPr>
        <w:t>pts)</w:t>
      </w:r>
    </w:p>
    <w:p w14:paraId="2F2A56D4" w14:textId="216C3E95"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bookmarkStart w:id="0" w:name="_Hlk120095352"/>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3seq_identificar.sh.</w:t>
      </w:r>
    </w:p>
    <w:p w14:paraId="70050F03" w14:textId="14199F22" w:rsidR="00110006" w:rsidRPr="00110006" w:rsidRDefault="00110006" w:rsidP="00110006">
      <w:pPr>
        <w:spacing w:line="480" w:lineRule="auto"/>
        <w:jc w:val="center"/>
        <w:rPr>
          <w:rFonts w:ascii="Visuelt Pro Light" w:hAnsi="Visuelt Pro Light" w:cs="Times New Roman"/>
          <w:b/>
          <w:bCs/>
          <w:color w:val="000000" w:themeColor="text1"/>
        </w:rPr>
      </w:pPr>
      <w:r>
        <w:rPr>
          <w:noProof/>
        </w:rPr>
        <w:drawing>
          <wp:inline distT="0" distB="0" distL="0" distR="0" wp14:anchorId="53340597" wp14:editId="64941981">
            <wp:extent cx="4785756" cy="2519680"/>
            <wp:effectExtent l="0" t="0" r="0" b="0"/>
            <wp:docPr id="10" name="Imagen 10" descr="Text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 Escala de tiemp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89005" cy="2521391"/>
                    </a:xfrm>
                    <a:prstGeom prst="rect">
                      <a:avLst/>
                    </a:prstGeom>
                    <a:noFill/>
                    <a:ln>
                      <a:noFill/>
                    </a:ln>
                  </pic:spPr>
                </pic:pic>
              </a:graphicData>
            </a:graphic>
          </wp:inline>
        </w:drawing>
      </w:r>
    </w:p>
    <w:p w14:paraId="77E84960" w14:textId="1E0ADA7A" w:rsidR="001E4068"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3seq_identificar.sh.</w:t>
      </w:r>
    </w:p>
    <w:p w14:paraId="7AC75775" w14:textId="0054CB6E"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3E3D9C1F" wp14:editId="111D8399">
            <wp:extent cx="5943600" cy="1089660"/>
            <wp:effectExtent l="0" t="0" r="0" b="0"/>
            <wp:docPr id="18" name="Imagen 18"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089660"/>
                    </a:xfrm>
                    <a:prstGeom prst="rect">
                      <a:avLst/>
                    </a:prstGeom>
                    <a:noFill/>
                    <a:ln>
                      <a:noFill/>
                    </a:ln>
                  </pic:spPr>
                </pic:pic>
              </a:graphicData>
            </a:graphic>
          </wp:inline>
        </w:drawing>
      </w:r>
    </w:p>
    <w:bookmarkEnd w:id="0"/>
    <w:p w14:paraId="064B4696" w14:textId="56295B88" w:rsidR="00E505EA" w:rsidRDefault="00A05E5E" w:rsidP="00A05E5E">
      <w:pPr>
        <w:spacing w:line="276" w:lineRule="auto"/>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A continuación, </w:t>
      </w:r>
      <w:r w:rsidR="00F21091">
        <w:rPr>
          <w:rFonts w:ascii="Visuelt Pro Light" w:hAnsi="Visuelt Pro Light" w:cs="Times New Roman"/>
          <w:color w:val="000000" w:themeColor="text1"/>
        </w:rPr>
        <w:t>va a</w:t>
      </w:r>
      <w:r>
        <w:rPr>
          <w:rFonts w:ascii="Visuelt Pro Light" w:hAnsi="Visuelt Pro Light" w:cs="Times New Roman"/>
          <w:color w:val="000000" w:themeColor="text1"/>
        </w:rPr>
        <w:t xml:space="preserve"> convertir </w:t>
      </w:r>
      <w:r w:rsidR="00400088">
        <w:rPr>
          <w:rFonts w:ascii="Visuelt Pro Light" w:hAnsi="Visuelt Pro Light" w:cs="Times New Roman"/>
          <w:color w:val="000000" w:themeColor="text1"/>
        </w:rPr>
        <w:t xml:space="preserve">el </w:t>
      </w:r>
      <w:r w:rsidR="00A20A73" w:rsidRPr="00A05E5E">
        <w:rPr>
          <w:rFonts w:ascii="Visuelt Pro Light" w:hAnsi="Visuelt Pro Light" w:cs="Times New Roman"/>
          <w:color w:val="000000" w:themeColor="text1"/>
        </w:rPr>
        <w:t xml:space="preserve">archivo </w:t>
      </w:r>
      <w:r w:rsidR="00400088" w:rsidRPr="00D726C4">
        <w:rPr>
          <w:rFonts w:ascii="Visuelt Pro Light" w:hAnsi="Visuelt Pro Light" w:cs="Times New Roman"/>
          <w:b/>
          <w:bCs/>
          <w:color w:val="ED7D31" w:themeColor="accent2"/>
        </w:rPr>
        <w:t>SRR1984406_1.fastq</w:t>
      </w:r>
      <w:r w:rsidRPr="00D726C4">
        <w:rPr>
          <w:rFonts w:ascii="Visuelt Pro Light" w:hAnsi="Visuelt Pro Light" w:cs="Times New Roman"/>
          <w:color w:val="ED7D31" w:themeColor="accent2"/>
        </w:rPr>
        <w:t xml:space="preserve"> </w:t>
      </w:r>
      <w:r w:rsidR="00D726C4">
        <w:rPr>
          <w:rFonts w:ascii="Visuelt Pro Light" w:hAnsi="Visuelt Pro Light" w:cs="Times New Roman"/>
          <w:color w:val="000000" w:themeColor="text1"/>
        </w:rPr>
        <w:t>que se presenta en</w:t>
      </w:r>
      <w:r>
        <w:rPr>
          <w:rFonts w:ascii="Visuelt Pro Light" w:hAnsi="Visuelt Pro Light" w:cs="Times New Roman"/>
          <w:color w:val="000000" w:themeColor="text1"/>
        </w:rPr>
        <w:t xml:space="preserve"> formato </w:t>
      </w:r>
      <w:r w:rsidRPr="00A05E5E">
        <w:rPr>
          <w:rFonts w:ascii="Visuelt Pro Light" w:hAnsi="Visuelt Pro Light" w:cs="Times New Roman"/>
          <w:color w:val="000000" w:themeColor="text1"/>
        </w:rPr>
        <w:t>fastq</w:t>
      </w:r>
      <w:r>
        <w:rPr>
          <w:rFonts w:ascii="Visuelt Pro Light" w:hAnsi="Visuelt Pro Light" w:cs="Times New Roman"/>
          <w:b/>
          <w:bCs/>
          <w:color w:val="000000" w:themeColor="text1"/>
        </w:rPr>
        <w:t>,</w:t>
      </w:r>
      <w:r w:rsidR="00400088">
        <w:rPr>
          <w:rFonts w:ascii="Visuelt Pro Light" w:hAnsi="Visuelt Pro Light" w:cs="Times New Roman"/>
          <w:b/>
          <w:bCs/>
          <w:color w:val="000000" w:themeColor="text1"/>
        </w:rPr>
        <w:t xml:space="preserve"> </w:t>
      </w:r>
      <w:r>
        <w:rPr>
          <w:rFonts w:ascii="Visuelt Pro Light" w:hAnsi="Visuelt Pro Light" w:cs="Times New Roman"/>
          <w:b/>
          <w:bCs/>
          <w:color w:val="000000" w:themeColor="text1"/>
        </w:rPr>
        <w:t xml:space="preserve"> </w:t>
      </w:r>
      <w:r w:rsidRPr="00A05E5E">
        <w:rPr>
          <w:rFonts w:ascii="Visuelt Pro Light" w:hAnsi="Visuelt Pro Light" w:cs="Times New Roman"/>
          <w:color w:val="000000" w:themeColor="text1"/>
        </w:rPr>
        <w:t>en</w:t>
      </w:r>
      <w:r>
        <w:rPr>
          <w:rFonts w:ascii="Visuelt Pro Light" w:hAnsi="Visuelt Pro Light" w:cs="Times New Roman"/>
          <w:color w:val="000000" w:themeColor="text1"/>
        </w:rPr>
        <w:t xml:space="preserve"> otro archivo con un formato un tanto distinto, el formato FASTA. </w:t>
      </w:r>
    </w:p>
    <w:p w14:paraId="6FB6D083" w14:textId="617038DE" w:rsidR="00E505EA" w:rsidRPr="001E4068" w:rsidRDefault="00A05E5E" w:rsidP="00A05E5E">
      <w:pPr>
        <w:spacing w:line="276"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 xml:space="preserve">¿Qué diferencias hay entre un archivo en formato FASTQ y un archivo en formato </w:t>
      </w:r>
      <w:r w:rsidR="00400088" w:rsidRPr="001E4068">
        <w:rPr>
          <w:rFonts w:ascii="Visuelt Pro Light" w:hAnsi="Visuelt Pro Light" w:cs="Times New Roman"/>
          <w:b/>
          <w:bCs/>
          <w:color w:val="000000" w:themeColor="text1"/>
        </w:rPr>
        <w:t>FASTA?</w:t>
      </w:r>
      <w:r w:rsidRPr="001E4068">
        <w:rPr>
          <w:rFonts w:ascii="Visuelt Pro Light" w:hAnsi="Visuelt Pro Light" w:cs="Times New Roman"/>
          <w:b/>
          <w:bCs/>
          <w:color w:val="000000" w:themeColor="text1"/>
        </w:rPr>
        <w:t xml:space="preserve"> </w:t>
      </w:r>
      <w:r w:rsidR="007A4D70">
        <w:rPr>
          <w:rFonts w:ascii="Visuelt Pro Light" w:hAnsi="Visuelt Pro Light" w:cs="Times New Roman"/>
          <w:b/>
          <w:bCs/>
          <w:color w:val="000000" w:themeColor="text1"/>
        </w:rPr>
        <w:t xml:space="preserve"> (0,5 pts)</w:t>
      </w:r>
    </w:p>
    <w:p w14:paraId="46CF1088" w14:textId="22713869" w:rsidR="00110006" w:rsidRPr="00110006" w:rsidRDefault="00110006" w:rsidP="00110006">
      <w:pPr>
        <w:pStyle w:val="Prrafodelista"/>
        <w:numPr>
          <w:ilvl w:val="0"/>
          <w:numId w:val="23"/>
        </w:numPr>
        <w:spacing w:line="276" w:lineRule="auto"/>
        <w:jc w:val="both"/>
        <w:rPr>
          <w:rFonts w:ascii="Visuelt Pro Light" w:hAnsi="Visuelt Pro Light" w:cs="Times New Roman"/>
          <w:color w:val="000000" w:themeColor="text1"/>
        </w:rPr>
      </w:pPr>
      <w:r w:rsidRPr="00110006">
        <w:rPr>
          <w:rFonts w:ascii="Visuelt Pro Light" w:hAnsi="Visuelt Pro Light" w:cs="Times New Roman"/>
          <w:color w:val="000000" w:themeColor="text1"/>
        </w:rPr>
        <w:t xml:space="preserve">El formato </w:t>
      </w:r>
      <w:r>
        <w:rPr>
          <w:rFonts w:ascii="Visuelt Pro Light" w:hAnsi="Visuelt Pro Light" w:cs="Times New Roman"/>
          <w:color w:val="000000" w:themeColor="text1"/>
        </w:rPr>
        <w:t>FASTA</w:t>
      </w:r>
      <w:r w:rsidRPr="00110006">
        <w:rPr>
          <w:rFonts w:ascii="Visuelt Pro Light" w:hAnsi="Visuelt Pro Light" w:cs="Times New Roman"/>
          <w:color w:val="000000" w:themeColor="text1"/>
        </w:rPr>
        <w:t xml:space="preserve"> estaría únicamente formado por el encabezado con la identificación de la secuencia y la secuencia en sí. No se le añade la tercera y cuarta línea del formato fastq (es decir, el </w:t>
      </w:r>
      <w:r w:rsidR="005744C6">
        <w:rPr>
          <w:rFonts w:ascii="Visuelt Pro Light" w:hAnsi="Visuelt Pro Light" w:cs="Times New Roman"/>
          <w:color w:val="000000" w:themeColor="text1"/>
        </w:rPr>
        <w:t xml:space="preserve">separador con el signo “+” </w:t>
      </w:r>
      <w:r w:rsidRPr="00110006">
        <w:rPr>
          <w:rFonts w:ascii="Visuelt Pro Light" w:hAnsi="Visuelt Pro Light" w:cs="Times New Roman"/>
          <w:color w:val="000000" w:themeColor="text1"/>
        </w:rPr>
        <w:t xml:space="preserve">y </w:t>
      </w:r>
      <w:r w:rsidR="005744C6">
        <w:rPr>
          <w:rFonts w:ascii="Visuelt Pro Light" w:hAnsi="Visuelt Pro Light" w:cs="Times New Roman"/>
          <w:color w:val="000000" w:themeColor="text1"/>
        </w:rPr>
        <w:t>los puntuajes de calidad</w:t>
      </w:r>
      <w:r w:rsidRPr="00110006">
        <w:rPr>
          <w:rFonts w:ascii="Visuelt Pro Light" w:hAnsi="Visuelt Pro Light" w:cs="Times New Roman"/>
          <w:color w:val="000000" w:themeColor="text1"/>
        </w:rPr>
        <w:t>). Además, el encabezado en vez de empezar con un "@" empezaría con un "&gt;".</w:t>
      </w:r>
    </w:p>
    <w:p w14:paraId="33F65742" w14:textId="00187F0F" w:rsidR="001E4068" w:rsidRDefault="00A05E5E" w:rsidP="00A05E5E">
      <w:pPr>
        <w:spacing w:line="276" w:lineRule="auto"/>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Para ello, deberá seleccionar </w:t>
      </w:r>
      <w:r w:rsidR="00E1697A">
        <w:rPr>
          <w:rFonts w:ascii="Visuelt Pro Light" w:hAnsi="Visuelt Pro Light" w:cs="Times New Roman"/>
          <w:color w:val="000000" w:themeColor="text1"/>
        </w:rPr>
        <w:t>la primera y la segunda línea de cada</w:t>
      </w:r>
      <w:r w:rsidR="001E4068">
        <w:rPr>
          <w:rFonts w:ascii="Visuelt Pro Light" w:hAnsi="Visuelt Pro Light" w:cs="Times New Roman"/>
          <w:color w:val="000000" w:themeColor="text1"/>
        </w:rPr>
        <w:t xml:space="preserve"> una de las</w:t>
      </w:r>
      <w:r w:rsidR="00E1697A">
        <w:rPr>
          <w:rFonts w:ascii="Visuelt Pro Light" w:hAnsi="Visuelt Pro Light" w:cs="Times New Roman"/>
          <w:color w:val="000000" w:themeColor="text1"/>
        </w:rPr>
        <w:t xml:space="preserve"> 4 </w:t>
      </w:r>
      <w:r w:rsidR="00E505EA">
        <w:rPr>
          <w:rFonts w:ascii="Visuelt Pro Light" w:hAnsi="Visuelt Pro Light" w:cs="Times New Roman"/>
          <w:color w:val="000000" w:themeColor="text1"/>
        </w:rPr>
        <w:t>líneas</w:t>
      </w:r>
      <w:r w:rsidR="001E4068">
        <w:rPr>
          <w:rFonts w:ascii="Visuelt Pro Light" w:hAnsi="Visuelt Pro Light" w:cs="Times New Roman"/>
          <w:color w:val="000000" w:themeColor="text1"/>
        </w:rPr>
        <w:t xml:space="preserve"> que conforman cada una de las lecturas o </w:t>
      </w:r>
      <w:r w:rsidR="001E4068" w:rsidRPr="001E4068">
        <w:rPr>
          <w:rFonts w:ascii="Visuelt Pro Light" w:hAnsi="Visuelt Pro Light" w:cs="Times New Roman"/>
          <w:i/>
          <w:iCs/>
          <w:color w:val="000000" w:themeColor="text1"/>
        </w:rPr>
        <w:t>read</w:t>
      </w:r>
      <w:r w:rsidR="001E4068">
        <w:rPr>
          <w:rFonts w:ascii="Visuelt Pro Light" w:hAnsi="Visuelt Pro Light" w:cs="Times New Roman"/>
          <w:i/>
          <w:iCs/>
          <w:color w:val="000000" w:themeColor="text1"/>
        </w:rPr>
        <w:t>s</w:t>
      </w:r>
      <w:r w:rsidR="00E505EA">
        <w:rPr>
          <w:rFonts w:ascii="Visuelt Pro Light" w:hAnsi="Visuelt Pro Light" w:cs="Times New Roman"/>
          <w:color w:val="000000" w:themeColor="text1"/>
        </w:rPr>
        <w:t xml:space="preserve"> del </w:t>
      </w:r>
      <w:r w:rsidR="00D726C4">
        <w:rPr>
          <w:rFonts w:ascii="Visuelt Pro Light" w:hAnsi="Visuelt Pro Light" w:cs="Times New Roman"/>
          <w:color w:val="000000" w:themeColor="text1"/>
        </w:rPr>
        <w:t xml:space="preserve">archivo </w:t>
      </w:r>
      <w:r w:rsidR="00D726C4" w:rsidRPr="00D726C4">
        <w:rPr>
          <w:rFonts w:ascii="Visuelt Pro Light" w:hAnsi="Visuelt Pro Light" w:cs="Times New Roman"/>
          <w:b/>
          <w:bCs/>
          <w:color w:val="ED7D31" w:themeColor="accent2"/>
        </w:rPr>
        <w:t>SRR1984406_1.fastq</w:t>
      </w:r>
      <w:r w:rsidR="00D726C4" w:rsidRPr="00D726C4">
        <w:rPr>
          <w:rFonts w:ascii="Visuelt Pro Light" w:hAnsi="Visuelt Pro Light" w:cs="Times New Roman"/>
          <w:color w:val="ED7D31" w:themeColor="accent2"/>
        </w:rPr>
        <w:t xml:space="preserve"> </w:t>
      </w:r>
      <w:r w:rsidR="00E1697A">
        <w:rPr>
          <w:rFonts w:ascii="Visuelt Pro Light" w:hAnsi="Visuelt Pro Light" w:cs="Times New Roman"/>
          <w:color w:val="000000" w:themeColor="text1"/>
        </w:rPr>
        <w:t xml:space="preserve">y así confeccionar un archivo </w:t>
      </w:r>
      <w:r w:rsidR="00E505EA">
        <w:rPr>
          <w:rFonts w:ascii="Visuelt Pro Light" w:hAnsi="Visuelt Pro Light" w:cs="Times New Roman"/>
          <w:color w:val="000000" w:themeColor="text1"/>
        </w:rPr>
        <w:t xml:space="preserve">final </w:t>
      </w:r>
      <w:r w:rsidR="00443D53">
        <w:rPr>
          <w:rFonts w:ascii="Visuelt Pro Light" w:hAnsi="Visuelt Pro Light" w:cs="Times New Roman"/>
          <w:color w:val="000000" w:themeColor="text1"/>
        </w:rPr>
        <w:t xml:space="preserve">llamado </w:t>
      </w:r>
      <w:bookmarkStart w:id="1" w:name="_Hlk116491216"/>
      <w:r w:rsidR="00443D53" w:rsidRPr="00D726C4">
        <w:rPr>
          <w:rFonts w:ascii="Visuelt Pro Light" w:hAnsi="Visuelt Pro Light" w:cs="Times New Roman"/>
          <w:b/>
          <w:bCs/>
          <w:i/>
          <w:iCs/>
          <w:color w:val="ED7D31" w:themeColor="accent2"/>
        </w:rPr>
        <w:t>all_sequences.fasta</w:t>
      </w:r>
      <w:r w:rsidR="00E505EA" w:rsidRPr="00443D53">
        <w:rPr>
          <w:rFonts w:ascii="Visuelt Pro Light" w:hAnsi="Visuelt Pro Light" w:cs="Times New Roman"/>
          <w:color w:val="ED7D31" w:themeColor="accent2"/>
        </w:rPr>
        <w:t xml:space="preserve"> </w:t>
      </w:r>
      <w:bookmarkEnd w:id="1"/>
      <w:r w:rsidR="00E1697A">
        <w:rPr>
          <w:rFonts w:ascii="Visuelt Pro Light" w:hAnsi="Visuelt Pro Light" w:cs="Times New Roman"/>
          <w:color w:val="000000" w:themeColor="text1"/>
        </w:rPr>
        <w:t xml:space="preserve">que contenga el </w:t>
      </w:r>
      <w:r w:rsidR="00E1697A" w:rsidRPr="00E505EA">
        <w:rPr>
          <w:rFonts w:ascii="Visuelt Pro Light" w:hAnsi="Visuelt Pro Light" w:cs="Times New Roman"/>
          <w:i/>
          <w:iCs/>
          <w:color w:val="000000" w:themeColor="text1"/>
        </w:rPr>
        <w:t>header</w:t>
      </w:r>
      <w:r w:rsidR="00E1697A">
        <w:rPr>
          <w:rFonts w:ascii="Visuelt Pro Light" w:hAnsi="Visuelt Pro Light" w:cs="Times New Roman"/>
          <w:color w:val="000000" w:themeColor="text1"/>
        </w:rPr>
        <w:t xml:space="preserve"> o cabecera y la secuencia</w:t>
      </w:r>
      <w:r w:rsidR="00400088">
        <w:rPr>
          <w:rFonts w:ascii="Visuelt Pro Light" w:hAnsi="Visuelt Pro Light" w:cs="Times New Roman"/>
          <w:color w:val="000000" w:themeColor="text1"/>
        </w:rPr>
        <w:t xml:space="preserve"> asociada a cada lectura</w:t>
      </w:r>
      <w:r w:rsidR="00E1697A">
        <w:rPr>
          <w:rFonts w:ascii="Visuelt Pro Light" w:hAnsi="Visuelt Pro Light" w:cs="Times New Roman"/>
          <w:color w:val="000000" w:themeColor="text1"/>
        </w:rPr>
        <w:t xml:space="preserve">. </w:t>
      </w:r>
      <w:r w:rsidR="00E505EA">
        <w:rPr>
          <w:rFonts w:ascii="Visuelt Pro Light" w:hAnsi="Visuelt Pro Light" w:cs="Times New Roman"/>
          <w:color w:val="000000" w:themeColor="text1"/>
        </w:rPr>
        <w:t xml:space="preserve">Recuerda guardar este archivo en el directorio </w:t>
      </w:r>
      <w:r w:rsidR="00E505EA" w:rsidRPr="00D726C4">
        <w:rPr>
          <w:rFonts w:ascii="Visuelt Pro Light" w:hAnsi="Visuelt Pro Light" w:cs="Times New Roman"/>
          <w:i/>
          <w:iCs/>
          <w:color w:val="ED7D31" w:themeColor="accent2"/>
        </w:rPr>
        <w:t>data/processed</w:t>
      </w:r>
      <w:r w:rsidR="00E505EA">
        <w:rPr>
          <w:rFonts w:ascii="Visuelt Pro Light" w:hAnsi="Visuelt Pro Light" w:cs="Times New Roman"/>
          <w:color w:val="000000" w:themeColor="text1"/>
        </w:rPr>
        <w:t>.</w:t>
      </w:r>
    </w:p>
    <w:p w14:paraId="68C4EC35" w14:textId="50220DA1" w:rsidR="00A20A73" w:rsidRDefault="00F0536F" w:rsidP="00A05E5E">
      <w:pPr>
        <w:spacing w:line="276" w:lineRule="auto"/>
        <w:jc w:val="both"/>
        <w:rPr>
          <w:rFonts w:ascii="Visuelt Pro Light" w:hAnsi="Visuelt Pro Light" w:cs="Times New Roman"/>
          <w:color w:val="000000" w:themeColor="text1"/>
        </w:rPr>
      </w:pPr>
      <w:r w:rsidRPr="001E4068">
        <w:rPr>
          <w:rFonts w:ascii="Visuelt Pro Light" w:hAnsi="Visuelt Pro Light" w:cs="Times New Roman"/>
          <w:b/>
          <w:bCs/>
        </w:rPr>
        <w:lastRenderedPageBreak/>
        <w:t xml:space="preserve">Visualice las 5 primeras líneas del archivo creado en el directorio determinado. Incluya </w:t>
      </w:r>
      <w:r w:rsidR="007A1C14">
        <w:rPr>
          <w:rFonts w:ascii="Visuelt Pro Light" w:hAnsi="Visuelt Pro Light" w:cs="Times New Roman"/>
          <w:b/>
          <w:bCs/>
        </w:rPr>
        <w:t>una captura de pantalla con el</w:t>
      </w:r>
      <w:r w:rsidRPr="001E4068">
        <w:rPr>
          <w:rFonts w:ascii="Visuelt Pro Light" w:hAnsi="Visuelt Pro Light" w:cs="Times New Roman"/>
          <w:b/>
          <w:bCs/>
        </w:rPr>
        <w:t xml:space="preserve"> código empleado </w:t>
      </w:r>
      <w:r w:rsidR="007A1C14">
        <w:rPr>
          <w:rFonts w:ascii="Visuelt Pro Light" w:hAnsi="Visuelt Pro Light" w:cs="Times New Roman"/>
          <w:b/>
          <w:bCs/>
        </w:rPr>
        <w:t>y el resultado solicitado (</w:t>
      </w:r>
      <w:r w:rsidR="00492A61">
        <w:rPr>
          <w:rFonts w:ascii="Visuelt Pro Light" w:hAnsi="Visuelt Pro Light" w:cs="Times New Roman"/>
          <w:b/>
          <w:bCs/>
        </w:rPr>
        <w:t>0,5</w:t>
      </w:r>
      <w:r w:rsidR="007A1C14">
        <w:rPr>
          <w:rFonts w:ascii="Visuelt Pro Light" w:hAnsi="Visuelt Pro Light" w:cs="Times New Roman"/>
          <w:b/>
          <w:bCs/>
        </w:rPr>
        <w:t xml:space="preserve"> pts)</w:t>
      </w:r>
    </w:p>
    <w:p w14:paraId="3A23BF93" w14:textId="2E7D7C34"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fasta_format.sh.</w:t>
      </w:r>
    </w:p>
    <w:p w14:paraId="36EA59BA" w14:textId="07E6D8A0" w:rsidR="00E27D82" w:rsidRPr="00E27D82" w:rsidRDefault="00E27D82" w:rsidP="00E27D82">
      <w:pPr>
        <w:spacing w:line="480" w:lineRule="auto"/>
        <w:jc w:val="center"/>
        <w:rPr>
          <w:rFonts w:ascii="Visuelt Pro Light" w:hAnsi="Visuelt Pro Light" w:cs="Times New Roman"/>
          <w:b/>
          <w:bCs/>
          <w:color w:val="000000" w:themeColor="text1"/>
        </w:rPr>
      </w:pPr>
      <w:r>
        <w:rPr>
          <w:noProof/>
        </w:rPr>
        <w:drawing>
          <wp:inline distT="0" distB="0" distL="0" distR="0" wp14:anchorId="695C5786" wp14:editId="7017BA5C">
            <wp:extent cx="4771932" cy="2203450"/>
            <wp:effectExtent l="0" t="0" r="0" b="6350"/>
            <wp:docPr id="11" name="Imagen 1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Texto&#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74536" cy="2204653"/>
                    </a:xfrm>
                    <a:prstGeom prst="rect">
                      <a:avLst/>
                    </a:prstGeom>
                    <a:noFill/>
                    <a:ln>
                      <a:noFill/>
                    </a:ln>
                  </pic:spPr>
                </pic:pic>
              </a:graphicData>
            </a:graphic>
          </wp:inline>
        </w:drawing>
      </w:r>
    </w:p>
    <w:p w14:paraId="3BC42043" w14:textId="067A08D3" w:rsidR="00F614AE" w:rsidRDefault="00110006" w:rsidP="00AB511E">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fasta_format.sh.</w:t>
      </w:r>
    </w:p>
    <w:p w14:paraId="36F79290" w14:textId="3B81670B"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602DE593" wp14:editId="47A9BB02">
            <wp:extent cx="5943600" cy="1943735"/>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943735"/>
                    </a:xfrm>
                    <a:prstGeom prst="rect">
                      <a:avLst/>
                    </a:prstGeom>
                    <a:noFill/>
                    <a:ln>
                      <a:noFill/>
                    </a:ln>
                  </pic:spPr>
                </pic:pic>
              </a:graphicData>
            </a:graphic>
          </wp:inline>
        </w:drawing>
      </w:r>
    </w:p>
    <w:p w14:paraId="6E9D3F68" w14:textId="25C474B1" w:rsidR="000F5FF7" w:rsidRDefault="000F5FF7" w:rsidP="00AB511E">
      <w:pPr>
        <w:jc w:val="both"/>
        <w:rPr>
          <w:rFonts w:ascii="Visuelt Pro Light" w:hAnsi="Visuelt Pro Light" w:cs="Times New Roman"/>
          <w:color w:val="000000" w:themeColor="text1"/>
        </w:rPr>
      </w:pPr>
      <w:r>
        <w:rPr>
          <w:rFonts w:ascii="Visuelt Pro Light" w:hAnsi="Visuelt Pro Light" w:cs="Times New Roman"/>
          <w:color w:val="000000" w:themeColor="text1"/>
        </w:rPr>
        <w:t>Una vez creado</w:t>
      </w:r>
      <w:r w:rsidR="001E4068">
        <w:rPr>
          <w:rFonts w:ascii="Visuelt Pro Light" w:hAnsi="Visuelt Pro Light" w:cs="Times New Roman"/>
          <w:color w:val="000000" w:themeColor="text1"/>
        </w:rPr>
        <w:t>,</w:t>
      </w:r>
      <w:r>
        <w:rPr>
          <w:rFonts w:ascii="Visuelt Pro Light" w:hAnsi="Visuelt Pro Light" w:cs="Times New Roman"/>
          <w:color w:val="000000" w:themeColor="text1"/>
        </w:rPr>
        <w:t xml:space="preserve"> seleccion</w:t>
      </w:r>
      <w:r w:rsidR="001E4068">
        <w:rPr>
          <w:rFonts w:ascii="Visuelt Pro Light" w:hAnsi="Visuelt Pro Light" w:cs="Times New Roman"/>
          <w:color w:val="000000" w:themeColor="text1"/>
        </w:rPr>
        <w:t>e</w:t>
      </w:r>
      <w:r>
        <w:rPr>
          <w:rFonts w:ascii="Visuelt Pro Light" w:hAnsi="Visuelt Pro Light" w:cs="Times New Roman"/>
          <w:color w:val="000000" w:themeColor="text1"/>
        </w:rPr>
        <w:t xml:space="preserve"> </w:t>
      </w:r>
      <w:r w:rsidR="00D726C4">
        <w:rPr>
          <w:rFonts w:ascii="Visuelt Pro Light" w:hAnsi="Visuelt Pro Light" w:cs="Times New Roman"/>
          <w:color w:val="000000" w:themeColor="text1"/>
        </w:rPr>
        <w:t>aleatoriamente 5 lecturas (con su cabecera y su secuencia asociada)</w:t>
      </w:r>
      <w:r w:rsidR="008334AC">
        <w:rPr>
          <w:rFonts w:ascii="Visuelt Pro Light" w:hAnsi="Visuelt Pro Light" w:cs="Times New Roman"/>
          <w:color w:val="000000" w:themeColor="text1"/>
        </w:rPr>
        <w:t xml:space="preserve"> del archivo </w:t>
      </w:r>
      <w:r w:rsidR="008334AC" w:rsidRPr="008334AC">
        <w:rPr>
          <w:rFonts w:ascii="Visuelt Pro Light" w:hAnsi="Visuelt Pro Light" w:cs="Times New Roman"/>
          <w:color w:val="ED7D31" w:themeColor="accent2"/>
        </w:rPr>
        <w:t>all_sequences.fasta</w:t>
      </w:r>
      <w:r w:rsidR="00D726C4" w:rsidRPr="008334AC">
        <w:rPr>
          <w:rFonts w:ascii="Visuelt Pro Light" w:hAnsi="Visuelt Pro Light" w:cs="Times New Roman"/>
          <w:color w:val="ED7D31" w:themeColor="accent2"/>
        </w:rPr>
        <w:t xml:space="preserve"> </w:t>
      </w:r>
      <w:r w:rsidR="00D726C4">
        <w:rPr>
          <w:rFonts w:ascii="Visuelt Pro Light" w:hAnsi="Visuelt Pro Light" w:cs="Times New Roman"/>
          <w:color w:val="000000" w:themeColor="text1"/>
        </w:rPr>
        <w:t xml:space="preserve">y </w:t>
      </w:r>
      <w:r w:rsidR="008334AC">
        <w:rPr>
          <w:rFonts w:ascii="Visuelt Pro Light" w:hAnsi="Visuelt Pro Light" w:cs="Times New Roman"/>
          <w:color w:val="000000" w:themeColor="text1"/>
        </w:rPr>
        <w:t xml:space="preserve">seguidamente </w:t>
      </w:r>
      <w:r w:rsidR="00F614AE">
        <w:rPr>
          <w:rFonts w:ascii="Visuelt Pro Light" w:hAnsi="Visuelt Pro Light" w:cs="Times New Roman"/>
          <w:color w:val="000000" w:themeColor="text1"/>
        </w:rPr>
        <w:t>guárd</w:t>
      </w:r>
      <w:r w:rsidR="001E4068">
        <w:rPr>
          <w:rFonts w:ascii="Visuelt Pro Light" w:hAnsi="Visuelt Pro Light" w:cs="Times New Roman"/>
          <w:color w:val="000000" w:themeColor="text1"/>
        </w:rPr>
        <w:t>e</w:t>
      </w:r>
      <w:r w:rsidR="00F614AE">
        <w:rPr>
          <w:rFonts w:ascii="Visuelt Pro Light" w:hAnsi="Visuelt Pro Light" w:cs="Times New Roman"/>
          <w:color w:val="000000" w:themeColor="text1"/>
        </w:rPr>
        <w:t>las</w:t>
      </w:r>
      <w:r w:rsidR="00D726C4">
        <w:rPr>
          <w:rFonts w:ascii="Visuelt Pro Light" w:hAnsi="Visuelt Pro Light" w:cs="Times New Roman"/>
          <w:color w:val="000000" w:themeColor="text1"/>
        </w:rPr>
        <w:t xml:space="preserve"> en 5 archivos </w:t>
      </w:r>
      <w:r w:rsidR="008334AC">
        <w:rPr>
          <w:rFonts w:ascii="Visuelt Pro Light" w:hAnsi="Visuelt Pro Light" w:cs="Times New Roman"/>
          <w:color w:val="000000" w:themeColor="text1"/>
        </w:rPr>
        <w:t xml:space="preserve">de texto </w:t>
      </w:r>
      <w:r w:rsidR="00D726C4">
        <w:rPr>
          <w:rFonts w:ascii="Visuelt Pro Light" w:hAnsi="Visuelt Pro Light" w:cs="Times New Roman"/>
          <w:color w:val="000000" w:themeColor="text1"/>
        </w:rPr>
        <w:t xml:space="preserve">distintos denominados </w:t>
      </w:r>
      <w:r w:rsidR="00D726C4" w:rsidRPr="008334AC">
        <w:rPr>
          <w:rFonts w:ascii="Visuelt Pro Light" w:hAnsi="Visuelt Pro Light" w:cs="Times New Roman"/>
          <w:color w:val="ED7D31" w:themeColor="accent2"/>
        </w:rPr>
        <w:t xml:space="preserve">secuencia1.fasta, secuencia2.fasta </w:t>
      </w:r>
      <w:r w:rsidR="00D726C4">
        <w:rPr>
          <w:rFonts w:ascii="Visuelt Pro Light" w:hAnsi="Visuelt Pro Light" w:cs="Times New Roman"/>
          <w:color w:val="000000" w:themeColor="text1"/>
        </w:rPr>
        <w:t xml:space="preserve">y </w:t>
      </w:r>
      <w:r w:rsidR="001E4068">
        <w:rPr>
          <w:rFonts w:ascii="Visuelt Pro Light" w:hAnsi="Visuelt Pro Light" w:cs="Times New Roman"/>
          <w:color w:val="000000" w:themeColor="text1"/>
        </w:rPr>
        <w:t>así</w:t>
      </w:r>
      <w:r w:rsidR="00D726C4">
        <w:rPr>
          <w:rFonts w:ascii="Visuelt Pro Light" w:hAnsi="Visuelt Pro Light" w:cs="Times New Roman"/>
          <w:color w:val="000000" w:themeColor="text1"/>
        </w:rPr>
        <w:t xml:space="preserve"> sucesivamente.</w:t>
      </w:r>
      <w:r w:rsidR="00443D53">
        <w:rPr>
          <w:rFonts w:ascii="Visuelt Pro Light" w:hAnsi="Visuelt Pro Light" w:cs="Times New Roman"/>
          <w:color w:val="000000" w:themeColor="text1"/>
        </w:rPr>
        <w:t xml:space="preserve"> </w:t>
      </w:r>
      <w:r w:rsidR="00D726C4">
        <w:rPr>
          <w:rFonts w:ascii="Visuelt Pro Light" w:hAnsi="Visuelt Pro Light" w:cs="Times New Roman"/>
          <w:color w:val="000000" w:themeColor="text1"/>
        </w:rPr>
        <w:t>Cada uno de ellos contendrá lo siguiente:</w:t>
      </w:r>
    </w:p>
    <w:p w14:paraId="152DDBA0" w14:textId="77777777" w:rsidR="00443D53" w:rsidRPr="00443D53" w:rsidRDefault="00443D53" w:rsidP="00443D53">
      <w:pPr>
        <w:jc w:val="both"/>
        <w:rPr>
          <w:rFonts w:ascii="Visuelt Pro Light" w:hAnsi="Visuelt Pro Light" w:cs="Times New Roman"/>
          <w:color w:val="000000" w:themeColor="text1"/>
        </w:rPr>
      </w:pPr>
      <w:r w:rsidRPr="00443D53">
        <w:rPr>
          <w:rFonts w:ascii="Visuelt Pro Light" w:hAnsi="Visuelt Pro Light" w:cs="Times New Roman"/>
          <w:color w:val="000000" w:themeColor="text1"/>
        </w:rPr>
        <w:t>&gt;SRR1984406.1 1 length=135</w:t>
      </w:r>
    </w:p>
    <w:p w14:paraId="65EB89C3" w14:textId="7F813A09" w:rsidR="00443D53" w:rsidRDefault="00443D53" w:rsidP="00443D53">
      <w:pPr>
        <w:jc w:val="both"/>
        <w:rPr>
          <w:rFonts w:ascii="Visuelt Pro Light" w:hAnsi="Visuelt Pro Light" w:cs="Times New Roman"/>
          <w:color w:val="000000" w:themeColor="text1"/>
        </w:rPr>
      </w:pPr>
      <w:r w:rsidRPr="00443D53">
        <w:rPr>
          <w:rFonts w:ascii="Visuelt Pro Light" w:hAnsi="Visuelt Pro Light" w:cs="Times New Roman"/>
          <w:color w:val="000000" w:themeColor="text1"/>
        </w:rPr>
        <w:t>GACGACTGCCATCTGAACGTGTGGAATCAACGGAGCCACATCTGACTTCCAGTATCCATCCGAAGTTCTCCATTCAATAGTGAGGAATCTGACGACTGCCATCTGAACGTGTGGAATCAACGGAGCCACATCTG</w:t>
      </w:r>
    </w:p>
    <w:p w14:paraId="4AA42F84" w14:textId="4571B6B3" w:rsidR="001E4068" w:rsidRDefault="001E4068" w:rsidP="001E4068">
      <w:pPr>
        <w:spacing w:line="276" w:lineRule="auto"/>
        <w:jc w:val="both"/>
        <w:rPr>
          <w:rFonts w:ascii="Visuelt Pro Light" w:hAnsi="Visuelt Pro Light" w:cs="Times New Roman"/>
          <w:b/>
          <w:bCs/>
        </w:rPr>
      </w:pPr>
      <w:r>
        <w:rPr>
          <w:rFonts w:ascii="Visuelt Pro Light" w:hAnsi="Visuelt Pro Light" w:cs="Times New Roman"/>
          <w:b/>
          <w:bCs/>
        </w:rPr>
        <w:t>Muestre los archivos creados</w:t>
      </w:r>
      <w:r w:rsidR="004575B5">
        <w:rPr>
          <w:rFonts w:ascii="Visuelt Pro Light" w:hAnsi="Visuelt Pro Light" w:cs="Times New Roman"/>
          <w:b/>
          <w:bCs/>
        </w:rPr>
        <w:t xml:space="preserve"> adjuntado una captura de pantalla</w:t>
      </w:r>
      <w:r w:rsidR="00D36889">
        <w:rPr>
          <w:rFonts w:ascii="Visuelt Pro Light" w:hAnsi="Visuelt Pro Light" w:cs="Times New Roman"/>
          <w:b/>
          <w:bCs/>
        </w:rPr>
        <w:t xml:space="preserve"> (0,5 pts)</w:t>
      </w:r>
    </w:p>
    <w:p w14:paraId="495D0FA0" w14:textId="70EF36E0"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bookmarkStart w:id="2" w:name="_Hlk120095924"/>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5randomseq.sh.</w:t>
      </w:r>
    </w:p>
    <w:p w14:paraId="392A8C26" w14:textId="07E85B87" w:rsidR="00E27D82" w:rsidRPr="00E27D82" w:rsidRDefault="00E27D82" w:rsidP="00E27D82">
      <w:pPr>
        <w:spacing w:line="480" w:lineRule="auto"/>
        <w:jc w:val="center"/>
        <w:rPr>
          <w:rFonts w:ascii="Visuelt Pro Light" w:hAnsi="Visuelt Pro Light" w:cs="Times New Roman"/>
          <w:b/>
          <w:bCs/>
          <w:color w:val="000000" w:themeColor="text1"/>
        </w:rPr>
      </w:pPr>
      <w:r>
        <w:rPr>
          <w:noProof/>
        </w:rPr>
        <w:lastRenderedPageBreak/>
        <w:drawing>
          <wp:inline distT="0" distB="0" distL="0" distR="0" wp14:anchorId="25F2645C" wp14:editId="497FFA2C">
            <wp:extent cx="5426551" cy="2799080"/>
            <wp:effectExtent l="0" t="0" r="3175" b="1270"/>
            <wp:docPr id="12" name="Imagen 1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Texto&#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29310" cy="2800503"/>
                    </a:xfrm>
                    <a:prstGeom prst="rect">
                      <a:avLst/>
                    </a:prstGeom>
                    <a:noFill/>
                    <a:ln>
                      <a:noFill/>
                    </a:ln>
                  </pic:spPr>
                </pic:pic>
              </a:graphicData>
            </a:graphic>
          </wp:inline>
        </w:drawing>
      </w:r>
    </w:p>
    <w:p w14:paraId="4C1E588B" w14:textId="147E5BCD" w:rsidR="001E4068" w:rsidRDefault="00110006" w:rsidP="00443D53">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5randomseq.sh.</w:t>
      </w:r>
    </w:p>
    <w:p w14:paraId="7AFA0C2E" w14:textId="0A62BFB2" w:rsidR="00202869" w:rsidRPr="00202869" w:rsidRDefault="00202869" w:rsidP="00202869">
      <w:pPr>
        <w:spacing w:line="480" w:lineRule="auto"/>
        <w:ind w:left="-567"/>
        <w:jc w:val="both"/>
        <w:rPr>
          <w:rFonts w:ascii="Visuelt Pro Light" w:hAnsi="Visuelt Pro Light" w:cs="Times New Roman"/>
          <w:b/>
          <w:bCs/>
          <w:color w:val="000000" w:themeColor="text1"/>
        </w:rPr>
      </w:pPr>
      <w:r>
        <w:rPr>
          <w:noProof/>
        </w:rPr>
        <w:drawing>
          <wp:inline distT="0" distB="0" distL="0" distR="0" wp14:anchorId="4D6F5568" wp14:editId="779AE838">
            <wp:extent cx="6636215" cy="1569720"/>
            <wp:effectExtent l="0" t="0" r="0" b="0"/>
            <wp:docPr id="20" name="Imagen 2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39396" cy="1570472"/>
                    </a:xfrm>
                    <a:prstGeom prst="rect">
                      <a:avLst/>
                    </a:prstGeom>
                    <a:noFill/>
                    <a:ln>
                      <a:noFill/>
                    </a:ln>
                  </pic:spPr>
                </pic:pic>
              </a:graphicData>
            </a:graphic>
          </wp:inline>
        </w:drawing>
      </w:r>
    </w:p>
    <w:bookmarkEnd w:id="2"/>
    <w:p w14:paraId="6BEF3C81" w14:textId="7B27E224" w:rsidR="00443D53" w:rsidRDefault="00443D53" w:rsidP="00443D53">
      <w:pPr>
        <w:jc w:val="both"/>
        <w:rPr>
          <w:rFonts w:ascii="Visuelt Pro Light" w:hAnsi="Visuelt Pro Light" w:cs="Times New Roman"/>
          <w:color w:val="000000" w:themeColor="text1"/>
        </w:rPr>
      </w:pPr>
      <w:r w:rsidRPr="00FD794D">
        <w:rPr>
          <w:rFonts w:ascii="Visuelt Pro Light" w:hAnsi="Visuelt Pro Light" w:cs="Times New Roman"/>
          <w:color w:val="000000" w:themeColor="text1"/>
        </w:rPr>
        <w:t xml:space="preserve">Con </w:t>
      </w:r>
      <w:r w:rsidR="00D726C4" w:rsidRPr="00FD794D">
        <w:rPr>
          <w:rFonts w:ascii="Visuelt Pro Light" w:hAnsi="Visuelt Pro Light" w:cs="Times New Roman"/>
          <w:color w:val="000000" w:themeColor="text1"/>
        </w:rPr>
        <w:t>uno de estos</w:t>
      </w:r>
      <w:r w:rsidRPr="00FD794D">
        <w:rPr>
          <w:rFonts w:ascii="Visuelt Pro Light" w:hAnsi="Visuelt Pro Light" w:cs="Times New Roman"/>
          <w:color w:val="000000" w:themeColor="text1"/>
        </w:rPr>
        <w:t xml:space="preserve"> archivo</w:t>
      </w:r>
      <w:r w:rsidR="00D726C4" w:rsidRPr="00FD794D">
        <w:rPr>
          <w:rFonts w:ascii="Visuelt Pro Light" w:hAnsi="Visuelt Pro Light" w:cs="Times New Roman"/>
          <w:color w:val="000000" w:themeColor="text1"/>
        </w:rPr>
        <w:t xml:space="preserve">s </w:t>
      </w:r>
      <w:r w:rsidRPr="00FD794D">
        <w:rPr>
          <w:rFonts w:ascii="Visuelt Pro Light" w:hAnsi="Visuelt Pro Light" w:cs="Times New Roman"/>
          <w:color w:val="000000" w:themeColor="text1"/>
        </w:rPr>
        <w:t>creado</w:t>
      </w:r>
      <w:r w:rsidR="00D726C4" w:rsidRPr="00FD794D">
        <w:rPr>
          <w:rFonts w:ascii="Visuelt Pro Light" w:hAnsi="Visuelt Pro Light" w:cs="Times New Roman"/>
          <w:color w:val="000000" w:themeColor="text1"/>
        </w:rPr>
        <w:t>s</w:t>
      </w:r>
      <w:r w:rsidR="00FD794D" w:rsidRPr="00FD794D">
        <w:rPr>
          <w:rFonts w:ascii="Visuelt Pro Light" w:hAnsi="Visuelt Pro Light" w:cs="Times New Roman"/>
          <w:color w:val="000000" w:themeColor="text1"/>
        </w:rPr>
        <w:t xml:space="preserve"> (puede seleccionar el que prefiera de los 5)</w:t>
      </w:r>
      <w:r w:rsidRPr="00FD794D">
        <w:rPr>
          <w:rFonts w:ascii="Visuelt Pro Light" w:hAnsi="Visuelt Pro Light" w:cs="Times New Roman"/>
          <w:color w:val="000000" w:themeColor="text1"/>
        </w:rPr>
        <w:t xml:space="preserve">, deberá realizar un script en </w:t>
      </w:r>
      <w:r w:rsidR="00D726C4" w:rsidRPr="00FD794D">
        <w:rPr>
          <w:rFonts w:ascii="Visuelt Pro Light" w:hAnsi="Visuelt Pro Light" w:cs="Times New Roman"/>
          <w:color w:val="000000" w:themeColor="text1"/>
        </w:rPr>
        <w:t xml:space="preserve">BASH (esté deberá estar almacenado en el directorio </w:t>
      </w:r>
      <w:r w:rsidR="00D726C4" w:rsidRPr="008334AC">
        <w:rPr>
          <w:rFonts w:ascii="Visuelt Pro Light" w:hAnsi="Visuelt Pro Light" w:cs="Times New Roman"/>
          <w:i/>
          <w:iCs/>
          <w:color w:val="ED7D31" w:themeColor="accent2"/>
        </w:rPr>
        <w:t>code</w:t>
      </w:r>
      <w:r w:rsidR="00D726C4" w:rsidRPr="00FD794D">
        <w:rPr>
          <w:rFonts w:ascii="Visuelt Pro Light" w:hAnsi="Visuelt Pro Light" w:cs="Times New Roman"/>
          <w:color w:val="000000" w:themeColor="text1"/>
        </w:rPr>
        <w:t>)</w:t>
      </w:r>
      <w:r w:rsidRPr="00FD794D">
        <w:rPr>
          <w:rFonts w:ascii="Visuelt Pro Light" w:hAnsi="Visuelt Pro Light" w:cs="Times New Roman"/>
          <w:color w:val="000000" w:themeColor="text1"/>
        </w:rPr>
        <w:t xml:space="preserve"> que </w:t>
      </w:r>
      <w:r w:rsidR="00D726C4" w:rsidRPr="00FD794D">
        <w:rPr>
          <w:rFonts w:ascii="Visuelt Pro Light" w:hAnsi="Visuelt Pro Light" w:cs="Times New Roman"/>
          <w:color w:val="000000" w:themeColor="text1"/>
        </w:rPr>
        <w:t>sea capaz de leer</w:t>
      </w:r>
      <w:r w:rsidRPr="00FD794D">
        <w:rPr>
          <w:rFonts w:ascii="Visuelt Pro Light" w:hAnsi="Visuelt Pro Light" w:cs="Times New Roman"/>
          <w:color w:val="000000" w:themeColor="text1"/>
        </w:rPr>
        <w:t xml:space="preserve"> dicho archivo</w:t>
      </w:r>
      <w:r w:rsidR="00FD794D" w:rsidRPr="00FD794D">
        <w:rPr>
          <w:rFonts w:ascii="Visuelt Pro Light" w:hAnsi="Visuelt Pro Light" w:cs="Times New Roman"/>
          <w:color w:val="000000" w:themeColor="text1"/>
        </w:rPr>
        <w:t>, específicamente su secuencia</w:t>
      </w:r>
      <w:r w:rsidR="008334AC">
        <w:rPr>
          <w:rFonts w:ascii="Visuelt Pro Light" w:hAnsi="Visuelt Pro Light" w:cs="Times New Roman"/>
          <w:color w:val="000000" w:themeColor="text1"/>
        </w:rPr>
        <w:t>,</w:t>
      </w:r>
      <w:r w:rsidRPr="00FD794D">
        <w:rPr>
          <w:rFonts w:ascii="Visuelt Pro Light" w:hAnsi="Visuelt Pro Light" w:cs="Times New Roman"/>
          <w:color w:val="000000" w:themeColor="text1"/>
        </w:rPr>
        <w:t xml:space="preserve"> y </w:t>
      </w:r>
      <w:r w:rsidR="00D726C4" w:rsidRPr="00FD794D">
        <w:rPr>
          <w:rFonts w:ascii="Visuelt Pro Light" w:hAnsi="Visuelt Pro Light" w:cs="Times New Roman"/>
          <w:color w:val="000000" w:themeColor="text1"/>
        </w:rPr>
        <w:t xml:space="preserve">deberá </w:t>
      </w:r>
      <w:r w:rsidRPr="00FD794D">
        <w:rPr>
          <w:rFonts w:ascii="Visuelt Pro Light" w:hAnsi="Visuelt Pro Light" w:cs="Times New Roman"/>
          <w:color w:val="000000" w:themeColor="text1"/>
        </w:rPr>
        <w:t>report</w:t>
      </w:r>
      <w:r w:rsidR="00D726C4" w:rsidRPr="00FD794D">
        <w:rPr>
          <w:rFonts w:ascii="Visuelt Pro Light" w:hAnsi="Visuelt Pro Light" w:cs="Times New Roman"/>
          <w:color w:val="000000" w:themeColor="text1"/>
        </w:rPr>
        <w:t>ar</w:t>
      </w:r>
      <w:r w:rsidRPr="00FD794D">
        <w:rPr>
          <w:rFonts w:ascii="Visuelt Pro Light" w:hAnsi="Visuelt Pro Light" w:cs="Times New Roman"/>
          <w:color w:val="000000" w:themeColor="text1"/>
        </w:rPr>
        <w:t xml:space="preserve"> por </w:t>
      </w:r>
      <w:r w:rsidR="00F750AA">
        <w:rPr>
          <w:rFonts w:ascii="Visuelt Pro Light" w:hAnsi="Visuelt Pro Light" w:cs="Times New Roman"/>
          <w:color w:val="000000" w:themeColor="text1"/>
        </w:rPr>
        <w:t>la salida estándar</w:t>
      </w:r>
      <w:r w:rsidRPr="00FD794D">
        <w:rPr>
          <w:rFonts w:ascii="Visuelt Pro Light" w:hAnsi="Visuelt Pro Light" w:cs="Times New Roman"/>
          <w:color w:val="000000" w:themeColor="text1"/>
        </w:rPr>
        <w:t xml:space="preserve"> si se trata de una secuencia </w:t>
      </w:r>
      <w:r w:rsidR="00BD2E1D" w:rsidRPr="00FD794D">
        <w:rPr>
          <w:rFonts w:ascii="Visuelt Pro Light" w:hAnsi="Visuelt Pro Light" w:cs="Times New Roman"/>
          <w:color w:val="000000" w:themeColor="text1"/>
        </w:rPr>
        <w:t>nucleotídica</w:t>
      </w:r>
      <w:r w:rsidRPr="00FD794D">
        <w:rPr>
          <w:rFonts w:ascii="Visuelt Pro Light" w:hAnsi="Visuelt Pro Light" w:cs="Times New Roman"/>
          <w:color w:val="000000" w:themeColor="text1"/>
        </w:rPr>
        <w:t xml:space="preserve"> o </w:t>
      </w:r>
      <w:r w:rsidR="00D726C4" w:rsidRPr="00FD794D">
        <w:rPr>
          <w:rFonts w:ascii="Visuelt Pro Light" w:hAnsi="Visuelt Pro Light" w:cs="Times New Roman"/>
          <w:color w:val="000000" w:themeColor="text1"/>
        </w:rPr>
        <w:t>aminoacídica</w:t>
      </w:r>
      <w:r w:rsidR="00BD2E1D" w:rsidRPr="00FD794D">
        <w:rPr>
          <w:rFonts w:ascii="Visuelt Pro Light" w:hAnsi="Visuelt Pro Light" w:cs="Times New Roman"/>
          <w:color w:val="000000" w:themeColor="text1"/>
        </w:rPr>
        <w:t>.</w:t>
      </w:r>
      <w:r w:rsidR="00D726C4" w:rsidRPr="00FD794D">
        <w:rPr>
          <w:rFonts w:ascii="Visuelt Pro Light" w:hAnsi="Visuelt Pro Light" w:cs="Times New Roman"/>
          <w:color w:val="000000" w:themeColor="text1"/>
        </w:rPr>
        <w:t xml:space="preserve"> </w:t>
      </w:r>
    </w:p>
    <w:p w14:paraId="32BFC115" w14:textId="4DAD4818" w:rsidR="00F614AE" w:rsidRPr="00E27D82" w:rsidRDefault="00FD794D" w:rsidP="00E27D82">
      <w:pPr>
        <w:spacing w:line="276" w:lineRule="auto"/>
        <w:jc w:val="both"/>
        <w:rPr>
          <w:rFonts w:ascii="Visuelt Pro Light" w:hAnsi="Visuelt Pro Light" w:cs="Times New Roman"/>
          <w:b/>
          <w:bCs/>
        </w:rPr>
      </w:pPr>
      <w:r>
        <w:rPr>
          <w:rFonts w:ascii="Visuelt Pro Light" w:hAnsi="Visuelt Pro Light" w:cs="Times New Roman"/>
          <w:b/>
          <w:bCs/>
        </w:rPr>
        <w:t>Pegue el script generado y adicione una captura de pantalla de su ejecución por terminal</w:t>
      </w:r>
      <w:r w:rsidR="00FA3D40">
        <w:rPr>
          <w:rFonts w:ascii="Visuelt Pro Light" w:hAnsi="Visuelt Pro Light" w:cs="Times New Roman"/>
          <w:b/>
          <w:bCs/>
        </w:rPr>
        <w:t xml:space="preserve"> (2 pts)</w:t>
      </w:r>
    </w:p>
    <w:p w14:paraId="5C305C30" w14:textId="7427274F"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6seq1.sh.</w:t>
      </w:r>
    </w:p>
    <w:p w14:paraId="050C2850" w14:textId="096450CB" w:rsidR="00E27D82" w:rsidRPr="00E27D82" w:rsidRDefault="00E27D82" w:rsidP="00E27D82">
      <w:pPr>
        <w:spacing w:line="480" w:lineRule="auto"/>
        <w:jc w:val="center"/>
        <w:rPr>
          <w:rFonts w:ascii="Visuelt Pro Light" w:hAnsi="Visuelt Pro Light" w:cs="Times New Roman"/>
          <w:b/>
          <w:bCs/>
          <w:color w:val="000000" w:themeColor="text1"/>
        </w:rPr>
      </w:pPr>
      <w:r>
        <w:rPr>
          <w:noProof/>
        </w:rPr>
        <w:lastRenderedPageBreak/>
        <w:drawing>
          <wp:inline distT="0" distB="0" distL="0" distR="0" wp14:anchorId="295C74EF" wp14:editId="1FD91746">
            <wp:extent cx="5072882" cy="5105400"/>
            <wp:effectExtent l="0" t="0" r="0" b="0"/>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8416" cy="5110969"/>
                    </a:xfrm>
                    <a:prstGeom prst="rect">
                      <a:avLst/>
                    </a:prstGeom>
                    <a:noFill/>
                    <a:ln>
                      <a:noFill/>
                    </a:ln>
                  </pic:spPr>
                </pic:pic>
              </a:graphicData>
            </a:graphic>
          </wp:inline>
        </w:drawing>
      </w:r>
    </w:p>
    <w:p w14:paraId="7A012BA0" w14:textId="3632DC32" w:rsidR="00202869" w:rsidRDefault="00110006" w:rsidP="00202869">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6seq1.sh.</w:t>
      </w:r>
    </w:p>
    <w:p w14:paraId="2B67083D" w14:textId="657AE4BC" w:rsidR="00202869" w:rsidRPr="00202869" w:rsidRDefault="00621FE2" w:rsidP="00202869">
      <w:pPr>
        <w:spacing w:line="480" w:lineRule="auto"/>
        <w:jc w:val="both"/>
        <w:rPr>
          <w:rFonts w:ascii="Visuelt Pro Light" w:hAnsi="Visuelt Pro Light" w:cs="Times New Roman"/>
          <w:b/>
          <w:bCs/>
          <w:color w:val="000000" w:themeColor="text1"/>
        </w:rPr>
      </w:pPr>
      <w:r>
        <w:rPr>
          <w:noProof/>
        </w:rPr>
        <w:drawing>
          <wp:inline distT="0" distB="0" distL="0" distR="0" wp14:anchorId="52538AB4" wp14:editId="75915C83">
            <wp:extent cx="5943600" cy="981075"/>
            <wp:effectExtent l="0" t="0" r="0" b="9525"/>
            <wp:docPr id="21" name="Imagen 2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exto&#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981075"/>
                    </a:xfrm>
                    <a:prstGeom prst="rect">
                      <a:avLst/>
                    </a:prstGeom>
                    <a:noFill/>
                    <a:ln>
                      <a:noFill/>
                    </a:ln>
                  </pic:spPr>
                </pic:pic>
              </a:graphicData>
            </a:graphic>
          </wp:inline>
        </w:drawing>
      </w:r>
    </w:p>
    <w:p w14:paraId="69C9203E" w14:textId="211BE86B" w:rsidR="00AD022C" w:rsidRPr="00D726C4" w:rsidRDefault="00D726C4" w:rsidP="00D726C4">
      <w:pPr>
        <w:jc w:val="both"/>
        <w:rPr>
          <w:rFonts w:ascii="Visuelt Pro Light" w:hAnsi="Visuelt Pro Light" w:cs="Times New Roman"/>
          <w:color w:val="000000" w:themeColor="text1"/>
        </w:rPr>
      </w:pPr>
      <w:r>
        <w:rPr>
          <w:rFonts w:ascii="Visuelt Pro Light" w:hAnsi="Visuelt Pro Light" w:cs="Times New Roman"/>
          <w:color w:val="000000" w:themeColor="text1"/>
        </w:rPr>
        <w:t>A continuación,</w:t>
      </w:r>
      <w:r w:rsidR="00E1697A">
        <w:rPr>
          <w:rFonts w:ascii="Visuelt Pro Light" w:hAnsi="Visuelt Pro Light" w:cs="Times New Roman"/>
          <w:color w:val="000000" w:themeColor="text1"/>
        </w:rPr>
        <w:t xml:space="preserve"> imple</w:t>
      </w:r>
      <w:r w:rsidR="00457305">
        <w:rPr>
          <w:rFonts w:ascii="Visuelt Pro Light" w:hAnsi="Visuelt Pro Light" w:cs="Times New Roman"/>
          <w:color w:val="000000" w:themeColor="text1"/>
        </w:rPr>
        <w:t>men</w:t>
      </w:r>
      <w:r w:rsidR="00E1697A">
        <w:rPr>
          <w:rFonts w:ascii="Visuelt Pro Light" w:hAnsi="Visuelt Pro Light" w:cs="Times New Roman"/>
          <w:color w:val="000000" w:themeColor="text1"/>
        </w:rPr>
        <w:t>t</w:t>
      </w:r>
      <w:r>
        <w:rPr>
          <w:rFonts w:ascii="Visuelt Pro Light" w:hAnsi="Visuelt Pro Light" w:cs="Times New Roman"/>
          <w:color w:val="000000" w:themeColor="text1"/>
        </w:rPr>
        <w:t>e</w:t>
      </w:r>
      <w:r w:rsidR="00E1697A">
        <w:rPr>
          <w:rFonts w:ascii="Visuelt Pro Light" w:hAnsi="Visuelt Pro Light" w:cs="Times New Roman"/>
          <w:color w:val="000000" w:themeColor="text1"/>
        </w:rPr>
        <w:t xml:space="preserve"> </w:t>
      </w:r>
      <w:r w:rsidR="00443D53">
        <w:rPr>
          <w:rFonts w:ascii="Visuelt Pro Light" w:hAnsi="Visuelt Pro Light" w:cs="Times New Roman"/>
          <w:color w:val="000000" w:themeColor="text1"/>
        </w:rPr>
        <w:t>otro</w:t>
      </w:r>
      <w:r w:rsidR="00E1697A">
        <w:rPr>
          <w:rFonts w:ascii="Visuelt Pro Light" w:hAnsi="Visuelt Pro Light" w:cs="Times New Roman"/>
          <w:color w:val="000000" w:themeColor="text1"/>
        </w:rPr>
        <w:t xml:space="preserve"> script en </w:t>
      </w:r>
      <w:r w:rsidR="00FD794D">
        <w:rPr>
          <w:rFonts w:ascii="Visuelt Pro Light" w:hAnsi="Visuelt Pro Light" w:cs="Times New Roman"/>
          <w:color w:val="000000" w:themeColor="text1"/>
        </w:rPr>
        <w:t>BASH</w:t>
      </w:r>
      <w:r w:rsidR="000F5FF7">
        <w:rPr>
          <w:rFonts w:ascii="Visuelt Pro Light" w:hAnsi="Visuelt Pro Light" w:cs="Times New Roman"/>
          <w:color w:val="000000" w:themeColor="text1"/>
        </w:rPr>
        <w:t xml:space="preserve"> (esté deberá estar almacenado en el directorio </w:t>
      </w:r>
      <w:r w:rsidR="000F5FF7" w:rsidRPr="008334AC">
        <w:rPr>
          <w:rFonts w:ascii="Visuelt Pro Light" w:hAnsi="Visuelt Pro Light" w:cs="Times New Roman"/>
          <w:i/>
          <w:iCs/>
          <w:color w:val="ED7D31" w:themeColor="accent2"/>
        </w:rPr>
        <w:t>code</w:t>
      </w:r>
      <w:r w:rsidR="000F5FF7">
        <w:rPr>
          <w:rFonts w:ascii="Visuelt Pro Light" w:hAnsi="Visuelt Pro Light" w:cs="Times New Roman"/>
          <w:color w:val="000000" w:themeColor="text1"/>
        </w:rPr>
        <w:t>)</w:t>
      </w:r>
      <w:r w:rsidR="00E1697A">
        <w:rPr>
          <w:rFonts w:ascii="Visuelt Pro Light" w:hAnsi="Visuelt Pro Light" w:cs="Times New Roman"/>
          <w:color w:val="000000" w:themeColor="text1"/>
        </w:rPr>
        <w:t xml:space="preserve"> que </w:t>
      </w:r>
      <w:r w:rsidR="00457305">
        <w:rPr>
          <w:rFonts w:ascii="Visuelt Pro Light" w:hAnsi="Visuelt Pro Light" w:cs="Times New Roman"/>
          <w:color w:val="000000" w:themeColor="text1"/>
        </w:rPr>
        <w:t>le</w:t>
      </w:r>
      <w:r w:rsidR="00443D53">
        <w:rPr>
          <w:rFonts w:ascii="Visuelt Pro Light" w:hAnsi="Visuelt Pro Light" w:cs="Times New Roman"/>
          <w:color w:val="000000" w:themeColor="text1"/>
        </w:rPr>
        <w:t xml:space="preserve">a </w:t>
      </w:r>
      <w:r>
        <w:rPr>
          <w:rFonts w:ascii="Visuelt Pro Light" w:hAnsi="Visuelt Pro Light" w:cs="Times New Roman"/>
          <w:color w:val="000000" w:themeColor="text1"/>
        </w:rPr>
        <w:t>cada uno de los 5 archivos generados</w:t>
      </w:r>
      <w:r w:rsidR="00FD794D">
        <w:rPr>
          <w:rFonts w:ascii="Visuelt Pro Light" w:hAnsi="Visuelt Pro Light" w:cs="Times New Roman"/>
          <w:color w:val="000000" w:themeColor="text1"/>
        </w:rPr>
        <w:t xml:space="preserve"> (secuencia1.fasta, secuencia2.fasta, </w:t>
      </w:r>
      <w:r w:rsidR="008334AC">
        <w:rPr>
          <w:rFonts w:ascii="Visuelt Pro Light" w:hAnsi="Visuelt Pro Light" w:cs="Times New Roman"/>
          <w:color w:val="000000" w:themeColor="text1"/>
        </w:rPr>
        <w:t>etc.</w:t>
      </w:r>
      <w:r w:rsidR="00FD794D">
        <w:rPr>
          <w:rFonts w:ascii="Visuelt Pro Light" w:hAnsi="Visuelt Pro Light" w:cs="Times New Roman"/>
          <w:color w:val="000000" w:themeColor="text1"/>
        </w:rPr>
        <w:t>)</w:t>
      </w:r>
      <w:r>
        <w:rPr>
          <w:rFonts w:ascii="Visuelt Pro Light" w:hAnsi="Visuelt Pro Light" w:cs="Times New Roman"/>
          <w:color w:val="000000" w:themeColor="text1"/>
        </w:rPr>
        <w:t xml:space="preserve"> y </w:t>
      </w:r>
      <w:r w:rsidR="008334AC">
        <w:rPr>
          <w:rFonts w:ascii="Visuelt Pro Light" w:hAnsi="Visuelt Pro Light" w:cs="Times New Roman"/>
          <w:color w:val="000000" w:themeColor="text1"/>
        </w:rPr>
        <w:t>transforme</w:t>
      </w:r>
      <w:r>
        <w:rPr>
          <w:rFonts w:ascii="Visuelt Pro Light" w:hAnsi="Visuelt Pro Light" w:cs="Times New Roman"/>
          <w:color w:val="000000" w:themeColor="text1"/>
        </w:rPr>
        <w:t xml:space="preserve"> su secuencia de ADN a </w:t>
      </w:r>
      <w:r w:rsidR="00FD794D">
        <w:rPr>
          <w:rFonts w:ascii="Visuelt Pro Light" w:hAnsi="Visuelt Pro Light" w:cs="Times New Roman"/>
          <w:color w:val="000000" w:themeColor="text1"/>
        </w:rPr>
        <w:t>ARN</w:t>
      </w:r>
      <w:r>
        <w:rPr>
          <w:rFonts w:ascii="Visuelt Pro Light" w:hAnsi="Visuelt Pro Light" w:cs="Times New Roman"/>
          <w:color w:val="000000" w:themeColor="text1"/>
        </w:rPr>
        <w:t xml:space="preserve"> (recuerde que base </w:t>
      </w:r>
      <w:r w:rsidR="00FD794D">
        <w:rPr>
          <w:rFonts w:ascii="Visuelt Pro Light" w:hAnsi="Visuelt Pro Light" w:cs="Times New Roman"/>
          <w:color w:val="000000" w:themeColor="text1"/>
        </w:rPr>
        <w:t>nitrogenada</w:t>
      </w:r>
      <w:r>
        <w:rPr>
          <w:rFonts w:ascii="Visuelt Pro Light" w:hAnsi="Visuelt Pro Light" w:cs="Times New Roman"/>
          <w:color w:val="000000" w:themeColor="text1"/>
        </w:rPr>
        <w:t xml:space="preserve"> cambia entre est</w:t>
      </w:r>
      <w:r w:rsidR="00FD794D">
        <w:rPr>
          <w:rFonts w:ascii="Visuelt Pro Light" w:hAnsi="Visuelt Pro Light" w:cs="Times New Roman"/>
          <w:color w:val="000000" w:themeColor="text1"/>
        </w:rPr>
        <w:t>as dos moléculas</w:t>
      </w:r>
      <w:r>
        <w:rPr>
          <w:rFonts w:ascii="Visuelt Pro Light" w:hAnsi="Visuelt Pro Light" w:cs="Times New Roman"/>
          <w:color w:val="000000" w:themeColor="text1"/>
        </w:rPr>
        <w:t>). Una vez traducida</w:t>
      </w:r>
      <w:r w:rsidR="00FD794D">
        <w:rPr>
          <w:rFonts w:ascii="Visuelt Pro Light" w:hAnsi="Visuelt Pro Light" w:cs="Times New Roman"/>
          <w:color w:val="000000" w:themeColor="text1"/>
        </w:rPr>
        <w:t>s</w:t>
      </w:r>
      <w:r>
        <w:rPr>
          <w:rFonts w:ascii="Visuelt Pro Light" w:hAnsi="Visuelt Pro Light" w:cs="Times New Roman"/>
          <w:color w:val="000000" w:themeColor="text1"/>
        </w:rPr>
        <w:t xml:space="preserve">, deberá contar la frecuencia de aparición de cada una de las 4 bases nitrogenadas y reportarlas por </w:t>
      </w:r>
      <w:r w:rsidR="00F750AA">
        <w:rPr>
          <w:rFonts w:ascii="Visuelt Pro Light" w:hAnsi="Visuelt Pro Light" w:cs="Times New Roman"/>
          <w:color w:val="000000" w:themeColor="text1"/>
        </w:rPr>
        <w:t>la salida estándar</w:t>
      </w:r>
      <w:r w:rsidR="00F750AA" w:rsidRPr="00FD794D">
        <w:rPr>
          <w:rFonts w:ascii="Visuelt Pro Light" w:hAnsi="Visuelt Pro Light" w:cs="Times New Roman"/>
          <w:color w:val="000000" w:themeColor="text1"/>
        </w:rPr>
        <w:t xml:space="preserve"> </w:t>
      </w:r>
      <w:r>
        <w:rPr>
          <w:rFonts w:ascii="Visuelt Pro Light" w:hAnsi="Visuelt Pro Light" w:cs="Times New Roman"/>
          <w:color w:val="000000" w:themeColor="text1"/>
        </w:rPr>
        <w:t xml:space="preserve">para cada una de las 5 </w:t>
      </w:r>
      <w:r w:rsidR="008334AC">
        <w:rPr>
          <w:rFonts w:ascii="Visuelt Pro Light" w:hAnsi="Visuelt Pro Light" w:cs="Times New Roman"/>
          <w:color w:val="000000" w:themeColor="text1"/>
        </w:rPr>
        <w:t>secuencias</w:t>
      </w:r>
      <w:r>
        <w:rPr>
          <w:rFonts w:ascii="Visuelt Pro Light" w:hAnsi="Visuelt Pro Light" w:cs="Times New Roman"/>
          <w:color w:val="000000" w:themeColor="text1"/>
        </w:rPr>
        <w:t xml:space="preserve"> analizadas.</w:t>
      </w:r>
    </w:p>
    <w:p w14:paraId="09EB312C" w14:textId="6CE44908" w:rsidR="00FD794D" w:rsidRDefault="00FD794D" w:rsidP="00FD794D">
      <w:pPr>
        <w:spacing w:line="276" w:lineRule="auto"/>
        <w:jc w:val="both"/>
        <w:rPr>
          <w:rFonts w:ascii="Visuelt Pro Light" w:hAnsi="Visuelt Pro Light" w:cs="Times New Roman"/>
          <w:b/>
          <w:bCs/>
        </w:rPr>
      </w:pPr>
      <w:r>
        <w:rPr>
          <w:rFonts w:ascii="Visuelt Pro Light" w:hAnsi="Visuelt Pro Light" w:cs="Times New Roman"/>
          <w:b/>
          <w:bCs/>
        </w:rPr>
        <w:lastRenderedPageBreak/>
        <w:t>Pegue el script generado y adicione una captura de pantalla de su ejecución por terminal</w:t>
      </w:r>
      <w:r w:rsidR="00FA3D40">
        <w:rPr>
          <w:rFonts w:ascii="Visuelt Pro Light" w:hAnsi="Visuelt Pro Light" w:cs="Times New Roman"/>
          <w:b/>
          <w:bCs/>
        </w:rPr>
        <w:t xml:space="preserve"> (2</w:t>
      </w:r>
      <w:r w:rsidR="00F36339">
        <w:rPr>
          <w:rFonts w:ascii="Visuelt Pro Light" w:hAnsi="Visuelt Pro Light" w:cs="Times New Roman"/>
          <w:b/>
          <w:bCs/>
        </w:rPr>
        <w:t xml:space="preserve"> </w:t>
      </w:r>
      <w:r w:rsidR="00FA3D40">
        <w:rPr>
          <w:rFonts w:ascii="Visuelt Pro Light" w:hAnsi="Visuelt Pro Light" w:cs="Times New Roman"/>
          <w:b/>
          <w:bCs/>
        </w:rPr>
        <w:t>pts)</w:t>
      </w:r>
    </w:p>
    <w:p w14:paraId="6F224156" w14:textId="083349BD" w:rsidR="00110006" w:rsidRDefault="00110006" w:rsidP="00110006">
      <w:pPr>
        <w:numPr>
          <w:ilvl w:val="1"/>
          <w:numId w:val="23"/>
        </w:numPr>
        <w:rPr>
          <w:rFonts w:ascii="Visuelt Pro Light" w:hAnsi="Visuelt Pro Light" w:cs="Courier New"/>
          <w:b/>
          <w:bCs/>
          <w:color w:val="000000" w:themeColor="text1"/>
        </w:rPr>
      </w:pPr>
      <w:r w:rsidRPr="00110006">
        <w:rPr>
          <w:rFonts w:ascii="Visuelt Pro Light" w:hAnsi="Visuelt Pro Light" w:cs="Courier New"/>
          <w:b/>
          <w:bCs/>
          <w:color w:val="000000" w:themeColor="text1"/>
        </w:rPr>
        <w:t xml:space="preserve">Script: </w:t>
      </w:r>
      <w:r w:rsidR="008E643E">
        <w:rPr>
          <w:rFonts w:ascii="Visuelt Pro Light" w:hAnsi="Visuelt Pro Light" w:cs="Courier New"/>
          <w:b/>
          <w:bCs/>
          <w:color w:val="000000" w:themeColor="text1"/>
        </w:rPr>
        <w:t>7dna_to_rna.sh.</w:t>
      </w:r>
    </w:p>
    <w:p w14:paraId="57A80CBB" w14:textId="375B45E8" w:rsidR="00E27D82" w:rsidRPr="00110006" w:rsidRDefault="00E27D82" w:rsidP="00E27D82">
      <w:pPr>
        <w:jc w:val="center"/>
        <w:rPr>
          <w:rFonts w:ascii="Visuelt Pro Light" w:hAnsi="Visuelt Pro Light" w:cs="Courier New"/>
          <w:b/>
          <w:bCs/>
          <w:color w:val="000000" w:themeColor="text1"/>
        </w:rPr>
      </w:pPr>
      <w:r>
        <w:rPr>
          <w:noProof/>
        </w:rPr>
        <w:drawing>
          <wp:inline distT="0" distB="0" distL="0" distR="0" wp14:anchorId="058D22B1" wp14:editId="2D09AF1F">
            <wp:extent cx="5159829" cy="3662045"/>
            <wp:effectExtent l="0" t="0" r="3175" b="0"/>
            <wp:docPr id="14" name="Imagen 1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65209" cy="3665864"/>
                    </a:xfrm>
                    <a:prstGeom prst="rect">
                      <a:avLst/>
                    </a:prstGeom>
                    <a:noFill/>
                    <a:ln>
                      <a:noFill/>
                    </a:ln>
                  </pic:spPr>
                </pic:pic>
              </a:graphicData>
            </a:graphic>
          </wp:inline>
        </w:drawing>
      </w:r>
    </w:p>
    <w:p w14:paraId="712668D1" w14:textId="651B90EC" w:rsidR="00F614AE" w:rsidRDefault="00110006" w:rsidP="00110006">
      <w:pPr>
        <w:numPr>
          <w:ilvl w:val="1"/>
          <w:numId w:val="23"/>
        </w:numPr>
        <w:rPr>
          <w:rFonts w:ascii="Visuelt Pro Light" w:hAnsi="Visuelt Pro Light" w:cs="Courier New"/>
          <w:b/>
          <w:bCs/>
          <w:color w:val="000000" w:themeColor="text1"/>
        </w:rPr>
      </w:pPr>
      <w:r w:rsidRPr="00110006">
        <w:rPr>
          <w:rFonts w:ascii="Visuelt Pro Light" w:hAnsi="Visuelt Pro Light" w:cs="Courier New"/>
          <w:b/>
          <w:bCs/>
          <w:color w:val="000000" w:themeColor="text1"/>
        </w:rPr>
        <w:t>Stdout:</w:t>
      </w:r>
      <w:r w:rsidR="008E643E">
        <w:rPr>
          <w:rFonts w:ascii="Visuelt Pro Light" w:hAnsi="Visuelt Pro Light" w:cs="Courier New"/>
          <w:b/>
          <w:bCs/>
          <w:color w:val="000000" w:themeColor="text1"/>
        </w:rPr>
        <w:t xml:space="preserve"> 7dna_to_rna.sh.</w:t>
      </w:r>
    </w:p>
    <w:p w14:paraId="13210940" w14:textId="10C3EFA6" w:rsidR="00621FE2" w:rsidRDefault="00621FE2" w:rsidP="00621FE2">
      <w:pPr>
        <w:ind w:left="-426"/>
        <w:rPr>
          <w:rFonts w:ascii="Visuelt Pro Light" w:hAnsi="Visuelt Pro Light" w:cs="Courier New"/>
          <w:b/>
          <w:bCs/>
          <w:color w:val="000000" w:themeColor="text1"/>
        </w:rPr>
      </w:pPr>
      <w:r>
        <w:rPr>
          <w:noProof/>
        </w:rPr>
        <w:drawing>
          <wp:inline distT="0" distB="0" distL="0" distR="0" wp14:anchorId="4CDA57A6" wp14:editId="73E249DF">
            <wp:extent cx="6278880" cy="3468142"/>
            <wp:effectExtent l="0" t="0" r="7620" b="0"/>
            <wp:docPr id="22" name="Imagen 2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 Correo electrónico&#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84575" cy="3471287"/>
                    </a:xfrm>
                    <a:prstGeom prst="rect">
                      <a:avLst/>
                    </a:prstGeom>
                    <a:noFill/>
                    <a:ln>
                      <a:noFill/>
                    </a:ln>
                  </pic:spPr>
                </pic:pic>
              </a:graphicData>
            </a:graphic>
          </wp:inline>
        </w:drawing>
      </w:r>
    </w:p>
    <w:p w14:paraId="6279313B" w14:textId="77777777" w:rsidR="00621FE2" w:rsidRPr="00110006" w:rsidRDefault="00621FE2" w:rsidP="00621FE2">
      <w:pPr>
        <w:rPr>
          <w:rFonts w:ascii="Visuelt Pro Light" w:hAnsi="Visuelt Pro Light" w:cs="Courier New"/>
          <w:b/>
          <w:bCs/>
          <w:color w:val="000000" w:themeColor="text1"/>
        </w:rPr>
      </w:pPr>
    </w:p>
    <w:p w14:paraId="1AB55A4D" w14:textId="6BED7D0B" w:rsidR="006B3EB3" w:rsidRDefault="002F0AAA" w:rsidP="00FC72D6">
      <w:pPr>
        <w:jc w:val="both"/>
        <w:rPr>
          <w:rFonts w:ascii="Visuelt Pro Light" w:hAnsi="Visuelt Pro Light" w:cs="Courier New"/>
          <w:color w:val="000000" w:themeColor="text1"/>
        </w:rPr>
      </w:pPr>
      <w:r>
        <w:rPr>
          <w:rFonts w:ascii="Visuelt Pro Light" w:hAnsi="Visuelt Pro Light" w:cs="Courier New"/>
          <w:color w:val="000000" w:themeColor="text1"/>
        </w:rPr>
        <w:t>Seguidamente debe</w:t>
      </w:r>
      <w:r w:rsidR="006B3EB3">
        <w:rPr>
          <w:rFonts w:ascii="Visuelt Pro Light" w:hAnsi="Visuelt Pro Light" w:cs="Courier New"/>
          <w:color w:val="000000" w:themeColor="text1"/>
        </w:rPr>
        <w:t xml:space="preserve"> complet</w:t>
      </w:r>
      <w:r w:rsidR="008917A5">
        <w:rPr>
          <w:rFonts w:ascii="Visuelt Pro Light" w:hAnsi="Visuelt Pro Light" w:cs="Courier New"/>
          <w:color w:val="000000" w:themeColor="text1"/>
        </w:rPr>
        <w:t>ar</w:t>
      </w:r>
      <w:r w:rsidR="006B3EB3">
        <w:rPr>
          <w:rFonts w:ascii="Visuelt Pro Light" w:hAnsi="Visuelt Pro Light" w:cs="Courier New"/>
          <w:color w:val="000000" w:themeColor="text1"/>
        </w:rPr>
        <w:t xml:space="preserve"> el </w:t>
      </w:r>
      <w:r w:rsidR="008D37DF">
        <w:rPr>
          <w:rFonts w:ascii="Visuelt Pro Light" w:hAnsi="Visuelt Pro Light" w:cs="Courier New"/>
          <w:color w:val="000000" w:themeColor="text1"/>
        </w:rPr>
        <w:t>archivo d</w:t>
      </w:r>
      <w:r w:rsidR="006B3EB3">
        <w:rPr>
          <w:rFonts w:ascii="Visuelt Pro Light" w:hAnsi="Visuelt Pro Light" w:cs="Courier New"/>
          <w:color w:val="000000" w:themeColor="text1"/>
        </w:rPr>
        <w:t xml:space="preserve">e texto llamado </w:t>
      </w:r>
      <w:r w:rsidR="006B3EB3" w:rsidRPr="008D37DF">
        <w:rPr>
          <w:rFonts w:ascii="Visuelt Pro Light" w:hAnsi="Visuelt Pro Light" w:cs="Courier New"/>
          <w:color w:val="ED7D31" w:themeColor="accent2"/>
        </w:rPr>
        <w:t>LICENSE</w:t>
      </w:r>
      <w:r w:rsidR="008D37DF">
        <w:rPr>
          <w:rFonts w:ascii="Visuelt Pro Light" w:hAnsi="Visuelt Pro Light" w:cs="Courier New"/>
          <w:color w:val="000000" w:themeColor="text1"/>
        </w:rPr>
        <w:t xml:space="preserve">, donde deberá indicar que tipo de licencia quiere utilizar para limitar o no el uso, la modificación y la distribución de su código BASH desarrollado. </w:t>
      </w:r>
      <w:r>
        <w:rPr>
          <w:rFonts w:ascii="Visuelt Pro Light" w:hAnsi="Visuelt Pro Light" w:cs="Courier New"/>
          <w:color w:val="000000" w:themeColor="text1"/>
        </w:rPr>
        <w:t xml:space="preserve">Es muy importante comenzar a concienciarse sobre las posibles licencias que podemos otorgarles a </w:t>
      </w:r>
      <w:r w:rsidR="00FC72D6">
        <w:rPr>
          <w:rFonts w:ascii="Visuelt Pro Light" w:hAnsi="Visuelt Pro Light" w:cs="Courier New"/>
          <w:color w:val="000000" w:themeColor="text1"/>
        </w:rPr>
        <w:t>nuestros scripts</w:t>
      </w:r>
      <w:r>
        <w:rPr>
          <w:rFonts w:ascii="Visuelt Pro Light" w:hAnsi="Visuelt Pro Light" w:cs="Courier New"/>
          <w:color w:val="000000" w:themeColor="text1"/>
        </w:rPr>
        <w:t>, por ello, busque información en la red sobre los distintos tipos y cuál se adaptaría mejor a sus preferencias.</w:t>
      </w:r>
      <w:r w:rsidR="00FC72D6">
        <w:rPr>
          <w:rFonts w:ascii="Visuelt Pro Light" w:hAnsi="Visuelt Pro Light" w:cs="Courier New"/>
          <w:color w:val="000000" w:themeColor="text1"/>
        </w:rPr>
        <w:t xml:space="preserve"> </w:t>
      </w:r>
      <w:r w:rsidR="008D37DF" w:rsidRPr="00FD794D">
        <w:rPr>
          <w:rFonts w:ascii="Visuelt Pro Light" w:hAnsi="Visuelt Pro Light" w:cs="Courier New"/>
          <w:b/>
          <w:bCs/>
          <w:color w:val="000000" w:themeColor="text1"/>
        </w:rPr>
        <w:t>Adjunte una captura de pantalla con el contenido de este archivo</w:t>
      </w:r>
      <w:r w:rsidR="0056585F">
        <w:rPr>
          <w:rFonts w:ascii="Visuelt Pro Light" w:hAnsi="Visuelt Pro Light" w:cs="Courier New"/>
          <w:b/>
          <w:bCs/>
          <w:color w:val="000000" w:themeColor="text1"/>
        </w:rPr>
        <w:t xml:space="preserve"> (0,5 pts).</w:t>
      </w:r>
    </w:p>
    <w:p w14:paraId="0D20A751" w14:textId="7F074C61" w:rsidR="006B3EB3" w:rsidRDefault="006B3EB3">
      <w:pPr>
        <w:rPr>
          <w:rFonts w:ascii="Visuelt Pro Light" w:hAnsi="Visuelt Pro Light" w:cs="Courier New"/>
          <w:color w:val="000000" w:themeColor="text1"/>
        </w:rPr>
      </w:pPr>
    </w:p>
    <w:p w14:paraId="57568FD8" w14:textId="3C2E1FE4" w:rsidR="00621FE2" w:rsidRPr="00BD11DA" w:rsidRDefault="00621FE2" w:rsidP="00621FE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 xml:space="preserve">Yo en mi cuenta de GitHub uso siempre, o al menos hasta el momento, la licencia </w:t>
      </w:r>
      <w:r w:rsidRPr="00BD11DA">
        <w:rPr>
          <w:rFonts w:ascii="Visuelt Pro Light" w:eastAsia="Times New Roman" w:hAnsi="Visuelt Pro Light" w:cs="Times New Roman"/>
          <w:b/>
          <w:bCs/>
          <w:color w:val="000000" w:themeColor="text1"/>
          <w:sz w:val="21"/>
          <w:szCs w:val="21"/>
          <w:lang w:eastAsia="es-ES"/>
        </w:rPr>
        <w:t>MIT</w:t>
      </w:r>
      <w:r w:rsidRPr="00BD11DA">
        <w:rPr>
          <w:rFonts w:ascii="Visuelt Pro Light" w:eastAsia="Times New Roman" w:hAnsi="Visuelt Pro Light" w:cs="Times New Roman"/>
          <w:color w:val="000000" w:themeColor="text1"/>
          <w:sz w:val="21"/>
          <w:szCs w:val="21"/>
          <w:lang w:eastAsia="es-ES"/>
        </w:rPr>
        <w:t xml:space="preserve"> </w:t>
      </w:r>
      <w:r w:rsidRPr="00BD11DA">
        <w:rPr>
          <w:rFonts w:ascii="Visuelt Pro Light" w:eastAsia="Times New Roman" w:hAnsi="Visuelt Pro Light" w:cs="Times New Roman"/>
          <w:color w:val="000000"/>
          <w:sz w:val="21"/>
          <w:szCs w:val="21"/>
          <w:lang w:eastAsia="es-ES"/>
        </w:rPr>
        <w:t>(</w:t>
      </w:r>
      <w:r w:rsidRPr="00BD11DA">
        <w:rPr>
          <w:rFonts w:ascii="Visuelt Pro Light" w:eastAsia="Times New Roman" w:hAnsi="Visuelt Pro Light" w:cs="Times New Roman"/>
          <w:b/>
          <w:bCs/>
          <w:i/>
          <w:iCs/>
          <w:color w:val="000000" w:themeColor="text1"/>
          <w:sz w:val="21"/>
          <w:szCs w:val="21"/>
          <w:lang w:eastAsia="es-ES"/>
        </w:rPr>
        <w:t>Massachusetts Institute of Technology</w:t>
      </w:r>
      <w:r w:rsidRPr="00BD11DA">
        <w:rPr>
          <w:rFonts w:ascii="Visuelt Pro Light" w:eastAsia="Times New Roman" w:hAnsi="Visuelt Pro Light" w:cs="Times New Roman"/>
          <w:color w:val="000000"/>
          <w:sz w:val="21"/>
          <w:szCs w:val="21"/>
          <w:lang w:eastAsia="es-ES"/>
        </w:rPr>
        <w:t xml:space="preserve">). </w:t>
      </w:r>
    </w:p>
    <w:p w14:paraId="2ED94143"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FA9817A" w14:textId="51D54557" w:rsidR="00621FE2" w:rsidRPr="00BD11DA"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Consiste en una licencia muy permisiva, que permite el uso de mi código, para muchas cosas (reproducir el experimento, sacar rédito económico...), con las limitaciones de garantía y responsabilidad con este y como única condición, el aviso de derechos de autor del código y hasta donde tengo entendido, el código modificado también tiene que presentar la licencia MIT.</w:t>
      </w:r>
    </w:p>
    <w:p w14:paraId="04D912DF"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r w:rsidRPr="00621FE2">
        <w:rPr>
          <w:rFonts w:ascii="Visuelt Pro Light" w:eastAsia="Times New Roman" w:hAnsi="Visuelt Pro Light" w:cs="Times New Roman"/>
          <w:color w:val="000000"/>
          <w:sz w:val="21"/>
          <w:szCs w:val="21"/>
          <w:lang w:eastAsia="es-ES"/>
        </w:rPr>
        <w:t xml:space="preserve">    </w:t>
      </w:r>
    </w:p>
    <w:p w14:paraId="16B5978E" w14:textId="121169E2" w:rsidR="00621FE2" w:rsidRPr="00BD11DA"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 xml:space="preserve">En GitHub a la hora de crear un repositorio, es una de las opciones de serie de la página. </w:t>
      </w:r>
    </w:p>
    <w:p w14:paraId="4F83F24F"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r w:rsidRPr="00621FE2">
        <w:rPr>
          <w:rFonts w:ascii="Visuelt Pro Light" w:eastAsia="Times New Roman" w:hAnsi="Visuelt Pro Light" w:cs="Times New Roman"/>
          <w:color w:val="000000"/>
          <w:sz w:val="21"/>
          <w:szCs w:val="21"/>
          <w:lang w:eastAsia="es-ES"/>
        </w:rPr>
        <w:t xml:space="preserve">    </w:t>
      </w:r>
    </w:p>
    <w:p w14:paraId="13F3A4BB" w14:textId="508A377B" w:rsidR="00621FE2"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Adjunto la información que GitHub pone por defecto:</w:t>
      </w:r>
    </w:p>
    <w:p w14:paraId="6D7BB8C0" w14:textId="77777777" w:rsidR="00BD11DA" w:rsidRPr="00BD11DA" w:rsidRDefault="00BD11DA" w:rsidP="00BD11DA">
      <w:pPr>
        <w:pStyle w:val="Prrafodelista"/>
        <w:rPr>
          <w:rFonts w:ascii="Visuelt Pro Light" w:eastAsia="Times New Roman" w:hAnsi="Visuelt Pro Light" w:cs="Times New Roman"/>
          <w:color w:val="000000"/>
          <w:sz w:val="21"/>
          <w:szCs w:val="21"/>
          <w:lang w:eastAsia="es-ES"/>
        </w:rPr>
      </w:pPr>
    </w:p>
    <w:p w14:paraId="4D8B6350" w14:textId="77777777" w:rsidR="001134FE" w:rsidRDefault="00BD11DA" w:rsidP="001134FE">
      <w:pPr>
        <w:keepNext/>
        <w:shd w:val="clear" w:color="auto" w:fill="FFFFFF"/>
        <w:spacing w:after="0" w:line="285" w:lineRule="atLeast"/>
      </w:pPr>
      <w:r>
        <w:rPr>
          <w:noProof/>
        </w:rPr>
        <w:drawing>
          <wp:inline distT="0" distB="0" distL="0" distR="0" wp14:anchorId="16D85132" wp14:editId="69E63B9F">
            <wp:extent cx="5715000" cy="2255520"/>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255520"/>
                    </a:xfrm>
                    <a:prstGeom prst="rect">
                      <a:avLst/>
                    </a:prstGeom>
                    <a:noFill/>
                    <a:ln>
                      <a:noFill/>
                    </a:ln>
                  </pic:spPr>
                </pic:pic>
              </a:graphicData>
            </a:graphic>
          </wp:inline>
        </w:drawing>
      </w:r>
    </w:p>
    <w:p w14:paraId="617F58BA" w14:textId="5D4E490E" w:rsidR="00BD11DA" w:rsidRDefault="001134FE" w:rsidP="001134FE">
      <w:pPr>
        <w:pStyle w:val="Descripcin"/>
        <w:jc w:val="center"/>
        <w:rPr>
          <w:rFonts w:ascii="Visuelt Pro Light" w:eastAsia="Times New Roman" w:hAnsi="Visuelt Pro Light" w:cs="Times New Roman"/>
          <w:color w:val="000000"/>
          <w:sz w:val="21"/>
          <w:szCs w:val="21"/>
          <w:lang w:eastAsia="es-ES"/>
        </w:rPr>
      </w:pPr>
      <w:r>
        <w:t xml:space="preserve">Figura </w:t>
      </w:r>
      <w:r w:rsidR="00D21314">
        <w:t>3</w:t>
      </w:r>
      <w:r>
        <w:t>. Información resumida de la Licencia MIT.</w:t>
      </w:r>
    </w:p>
    <w:p w14:paraId="67B0F4EA" w14:textId="0AB0B630" w:rsid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384A089C" w14:textId="77777777" w:rsidR="00BD11DA" w:rsidRP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A3B9C2A" w14:textId="77777777" w:rsidR="001134FE" w:rsidRDefault="00BD11DA" w:rsidP="001134FE">
      <w:pPr>
        <w:keepNext/>
      </w:pPr>
      <w:r>
        <w:rPr>
          <w:noProof/>
        </w:rPr>
        <w:lastRenderedPageBreak/>
        <w:drawing>
          <wp:inline distT="0" distB="0" distL="0" distR="0" wp14:anchorId="15ECC5C9" wp14:editId="22F40D23">
            <wp:extent cx="5273040" cy="4053840"/>
            <wp:effectExtent l="0" t="0" r="3810" b="3810"/>
            <wp:docPr id="24" name="Imagen 24"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3040" cy="4053840"/>
                    </a:xfrm>
                    <a:prstGeom prst="rect">
                      <a:avLst/>
                    </a:prstGeom>
                    <a:noFill/>
                    <a:ln>
                      <a:noFill/>
                    </a:ln>
                  </pic:spPr>
                </pic:pic>
              </a:graphicData>
            </a:graphic>
          </wp:inline>
        </w:drawing>
      </w:r>
    </w:p>
    <w:p w14:paraId="560A103C" w14:textId="74CC9C78" w:rsidR="00621FE2" w:rsidRDefault="001134FE" w:rsidP="001134FE">
      <w:pPr>
        <w:pStyle w:val="Descripcin"/>
        <w:jc w:val="center"/>
        <w:rPr>
          <w:rFonts w:ascii="Visuelt Pro Light" w:hAnsi="Visuelt Pro Light" w:cs="Courier New"/>
          <w:color w:val="000000" w:themeColor="text1"/>
        </w:rPr>
      </w:pPr>
      <w:r>
        <w:t>Figura 4. Contenido de la licencia MIT.</w:t>
      </w:r>
    </w:p>
    <w:p w14:paraId="1ED978D6" w14:textId="77777777" w:rsidR="008917A5" w:rsidRDefault="008917A5">
      <w:pPr>
        <w:rPr>
          <w:rFonts w:ascii="Visuelt Pro Light" w:hAnsi="Visuelt Pro Light" w:cs="Courier New"/>
          <w:color w:val="000000" w:themeColor="text1"/>
        </w:rPr>
      </w:pPr>
    </w:p>
    <w:p w14:paraId="7C59023B" w14:textId="77777777" w:rsidR="00BD11DA" w:rsidRDefault="002F0AAA" w:rsidP="00BD11DA">
      <w:pPr>
        <w:jc w:val="both"/>
        <w:rPr>
          <w:rFonts w:ascii="Visuelt Pro Light" w:hAnsi="Visuelt Pro Light" w:cs="Courier New"/>
          <w:b/>
          <w:bCs/>
          <w:color w:val="000000" w:themeColor="text1"/>
        </w:rPr>
      </w:pPr>
      <w:r>
        <w:rPr>
          <w:rFonts w:ascii="Visuelt Pro Light" w:hAnsi="Visuelt Pro Light" w:cs="Courier New"/>
          <w:color w:val="000000" w:themeColor="text1"/>
        </w:rPr>
        <w:t xml:space="preserve">Además, deberá completar el archivo </w:t>
      </w:r>
      <w:r w:rsidRPr="002F0AAA">
        <w:rPr>
          <w:rFonts w:ascii="Visuelt Pro Light" w:hAnsi="Visuelt Pro Light" w:cs="Courier New"/>
          <w:color w:val="ED7D31" w:themeColor="accent2"/>
        </w:rPr>
        <w:t>README</w:t>
      </w:r>
      <w:r>
        <w:rPr>
          <w:rFonts w:ascii="Visuelt Pro Light" w:hAnsi="Visuelt Pro Light" w:cs="Courier New"/>
          <w:color w:val="000000" w:themeColor="text1"/>
        </w:rPr>
        <w:t>, explicando en él</w:t>
      </w:r>
      <w:r w:rsidR="00FC72D6">
        <w:rPr>
          <w:rFonts w:ascii="Visuelt Pro Light" w:hAnsi="Visuelt Pro Light" w:cs="Courier New"/>
          <w:color w:val="000000" w:themeColor="text1"/>
        </w:rPr>
        <w:t>,</w:t>
      </w:r>
      <w:r>
        <w:rPr>
          <w:rFonts w:ascii="Visuelt Pro Light" w:hAnsi="Visuelt Pro Light" w:cs="Courier New"/>
          <w:color w:val="000000" w:themeColor="text1"/>
        </w:rPr>
        <w:t xml:space="preserve"> el contenido de cada uno de los directorios creados en el proyecto, </w:t>
      </w:r>
      <w:r w:rsidR="00FC72D6">
        <w:rPr>
          <w:rFonts w:ascii="Visuelt Pro Light" w:hAnsi="Visuelt Pro Light" w:cs="Courier New"/>
          <w:color w:val="000000" w:themeColor="text1"/>
        </w:rPr>
        <w:t>especificando</w:t>
      </w:r>
      <w:r>
        <w:rPr>
          <w:rFonts w:ascii="Visuelt Pro Light" w:hAnsi="Visuelt Pro Light" w:cs="Courier New"/>
          <w:color w:val="000000" w:themeColor="text1"/>
        </w:rPr>
        <w:t xml:space="preserve"> las </w:t>
      </w:r>
      <w:r w:rsidR="00FC72D6">
        <w:rPr>
          <w:rFonts w:ascii="Visuelt Pro Light" w:hAnsi="Visuelt Pro Light" w:cs="Courier New"/>
          <w:color w:val="000000" w:themeColor="text1"/>
        </w:rPr>
        <w:t>características</w:t>
      </w:r>
      <w:r>
        <w:rPr>
          <w:rFonts w:ascii="Visuelt Pro Light" w:hAnsi="Visuelt Pro Light" w:cs="Courier New"/>
          <w:color w:val="000000" w:themeColor="text1"/>
        </w:rPr>
        <w:t xml:space="preserve"> m</w:t>
      </w:r>
      <w:r w:rsidR="00FC72D6">
        <w:rPr>
          <w:rFonts w:ascii="Visuelt Pro Light" w:hAnsi="Visuelt Pro Light" w:cs="Courier New"/>
          <w:color w:val="000000" w:themeColor="text1"/>
        </w:rPr>
        <w:t>á</w:t>
      </w:r>
      <w:r>
        <w:rPr>
          <w:rFonts w:ascii="Visuelt Pro Light" w:hAnsi="Visuelt Pro Light" w:cs="Courier New"/>
          <w:color w:val="000000" w:themeColor="text1"/>
        </w:rPr>
        <w:t xml:space="preserve">s relevantes de </w:t>
      </w:r>
      <w:r w:rsidR="008917A5">
        <w:rPr>
          <w:rFonts w:ascii="Visuelt Pro Light" w:hAnsi="Visuelt Pro Light" w:cs="Courier New"/>
          <w:color w:val="000000" w:themeColor="text1"/>
        </w:rPr>
        <w:t>cada uno de ellos</w:t>
      </w:r>
      <w:r>
        <w:rPr>
          <w:rFonts w:ascii="Visuelt Pro Light" w:hAnsi="Visuelt Pro Light" w:cs="Courier New"/>
          <w:color w:val="000000" w:themeColor="text1"/>
        </w:rPr>
        <w:t>.</w:t>
      </w:r>
      <w:r w:rsidR="008917A5">
        <w:rPr>
          <w:rFonts w:ascii="Visuelt Pro Light" w:hAnsi="Visuelt Pro Light" w:cs="Courier New"/>
          <w:color w:val="000000" w:themeColor="text1"/>
        </w:rPr>
        <w:t xml:space="preserve"> En este archivo puede añadir la información más relevante que considere.</w:t>
      </w:r>
      <w:r w:rsidR="007245A8" w:rsidRPr="007245A8">
        <w:rPr>
          <w:rFonts w:ascii="Visuelt Pro Light" w:hAnsi="Visuelt Pro Light" w:cs="Courier New"/>
          <w:b/>
          <w:bCs/>
          <w:color w:val="000000" w:themeColor="text1"/>
        </w:rPr>
        <w:t xml:space="preserve"> </w:t>
      </w:r>
      <w:r w:rsidR="007245A8" w:rsidRPr="00FD794D">
        <w:rPr>
          <w:rFonts w:ascii="Visuelt Pro Light" w:hAnsi="Visuelt Pro Light" w:cs="Courier New"/>
          <w:b/>
          <w:bCs/>
          <w:color w:val="000000" w:themeColor="text1"/>
        </w:rPr>
        <w:t>Adjunte una captura de pantalla con el contenido de este archivo</w:t>
      </w:r>
      <w:r w:rsidR="0056585F">
        <w:rPr>
          <w:rFonts w:ascii="Visuelt Pro Light" w:hAnsi="Visuelt Pro Light" w:cs="Courier New"/>
          <w:b/>
          <w:bCs/>
          <w:color w:val="000000" w:themeColor="text1"/>
        </w:rPr>
        <w:t xml:space="preserve"> (0,</w:t>
      </w:r>
      <w:r w:rsidR="009A60E8">
        <w:rPr>
          <w:rFonts w:ascii="Visuelt Pro Light" w:hAnsi="Visuelt Pro Light" w:cs="Courier New"/>
          <w:b/>
          <w:bCs/>
          <w:color w:val="000000" w:themeColor="text1"/>
        </w:rPr>
        <w:t>2</w:t>
      </w:r>
      <w:r w:rsidR="0056585F">
        <w:rPr>
          <w:rFonts w:ascii="Visuelt Pro Light" w:hAnsi="Visuelt Pro Light" w:cs="Courier New"/>
          <w:b/>
          <w:bCs/>
          <w:color w:val="000000" w:themeColor="text1"/>
        </w:rPr>
        <w:t>5 pts).</w:t>
      </w:r>
    </w:p>
    <w:p w14:paraId="08D07A10" w14:textId="7856CEB8" w:rsidR="00BD11DA" w:rsidRPr="00BD11DA" w:rsidRDefault="00BD11DA" w:rsidP="00BD11DA">
      <w:pPr>
        <w:jc w:val="both"/>
        <w:rPr>
          <w:rFonts w:ascii="Visuelt Pro Light" w:hAnsi="Visuelt Pro Light" w:cs="Courier New"/>
          <w:b/>
          <w:bCs/>
          <w:color w:val="000000" w:themeColor="text1"/>
        </w:rPr>
      </w:pPr>
      <w:r w:rsidRPr="00BD11DA">
        <w:rPr>
          <w:rFonts w:ascii="Visuelt Pro Light" w:hAnsi="Visuelt Pro Light" w:cs="Courier New"/>
          <w:color w:val="000000" w:themeColor="text1"/>
        </w:rPr>
        <w:t>En este apartado lo que he hecho es, añadir el título, mis credenciales, así como copiar el objetivo de la actividad y de explicar cada uno de los directorios, en formato Markdown.</w:t>
      </w:r>
    </w:p>
    <w:p w14:paraId="40E77780" w14:textId="43C1B8C3" w:rsidR="00BD11DA" w:rsidRPr="00BD11DA" w:rsidRDefault="00BD11DA" w:rsidP="00BD11DA">
      <w:pPr>
        <w:jc w:val="both"/>
        <w:rPr>
          <w:rFonts w:ascii="Visuelt Pro Light" w:hAnsi="Visuelt Pro Light" w:cs="Courier New"/>
          <w:color w:val="000000" w:themeColor="text1"/>
        </w:rPr>
      </w:pPr>
      <w:r w:rsidRPr="00BD11DA">
        <w:rPr>
          <w:rFonts w:ascii="Visuelt Pro Light" w:hAnsi="Visuelt Pro Light" w:cs="Courier New"/>
          <w:color w:val="000000" w:themeColor="text1"/>
        </w:rPr>
        <w:t>Como no puedo añadir una captura de pantalla con todo lo que he puesto, adjunto su link</w:t>
      </w:r>
      <w:r>
        <w:rPr>
          <w:rFonts w:ascii="Visuelt Pro Light" w:hAnsi="Visuelt Pro Light" w:cs="Courier New"/>
          <w:color w:val="000000" w:themeColor="text1"/>
        </w:rPr>
        <w:t xml:space="preserve"> </w:t>
      </w:r>
      <w:r w:rsidRPr="00BD11DA">
        <w:rPr>
          <w:rFonts w:ascii="Visuelt Pro Light" w:hAnsi="Visuelt Pro Light" w:cs="Courier New"/>
          <w:color w:val="000000" w:themeColor="text1"/>
        </w:rPr>
        <w:t>(</w:t>
      </w:r>
      <w:hyperlink r:id="rId34" w:history="1">
        <w:r w:rsidRPr="00BD11DA">
          <w:rPr>
            <w:rStyle w:val="Hipervnculo"/>
            <w:rFonts w:ascii="Visuelt Pro Light" w:hAnsi="Visuelt Pro Light" w:cs="Courier New"/>
          </w:rPr>
          <w:t>https://github.com/Juankkar/Programacion_Shell_Scripting_VIU/blob/main/Garcia_SnakeViral_2022_Nature/README.md</w:t>
        </w:r>
      </w:hyperlink>
      <w:r w:rsidRPr="00BD11DA">
        <w:rPr>
          <w:rFonts w:ascii="Visuelt Pro Light" w:hAnsi="Visuelt Pro Light" w:cs="Courier New"/>
          <w:color w:val="000000" w:themeColor="text1"/>
        </w:rPr>
        <w:t>).</w:t>
      </w:r>
    </w:p>
    <w:p w14:paraId="5021FA1C" w14:textId="77777777" w:rsidR="00BD11DA" w:rsidRDefault="00BD11DA" w:rsidP="00FC72D6">
      <w:pPr>
        <w:jc w:val="both"/>
        <w:rPr>
          <w:rFonts w:ascii="Visuelt Pro Light" w:hAnsi="Visuelt Pro Light" w:cs="Courier New"/>
          <w:color w:val="000000" w:themeColor="text1"/>
        </w:rPr>
      </w:pPr>
    </w:p>
    <w:p w14:paraId="5D3E9CB2" w14:textId="77777777" w:rsidR="00236DAE" w:rsidRDefault="00730FEC" w:rsidP="00236DAE">
      <w:pPr>
        <w:keepNext/>
        <w:jc w:val="both"/>
      </w:pPr>
      <w:r w:rsidRPr="00730FEC">
        <w:rPr>
          <w:rFonts w:ascii="Visuelt Pro Light" w:hAnsi="Visuelt Pro Light" w:cs="Courier New"/>
          <w:b/>
          <w:bCs/>
          <w:noProof/>
          <w:color w:val="000000" w:themeColor="text1"/>
        </w:rPr>
        <w:lastRenderedPageBreak/>
        <w:drawing>
          <wp:inline distT="0" distB="0" distL="0" distR="0" wp14:anchorId="095B9173" wp14:editId="3C73AA0B">
            <wp:extent cx="5943600" cy="4822825"/>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35"/>
                    <a:stretch>
                      <a:fillRect/>
                    </a:stretch>
                  </pic:blipFill>
                  <pic:spPr>
                    <a:xfrm>
                      <a:off x="0" y="0"/>
                      <a:ext cx="5943600" cy="4822825"/>
                    </a:xfrm>
                    <a:prstGeom prst="rect">
                      <a:avLst/>
                    </a:prstGeom>
                  </pic:spPr>
                </pic:pic>
              </a:graphicData>
            </a:graphic>
          </wp:inline>
        </w:drawing>
      </w:r>
    </w:p>
    <w:p w14:paraId="405C4C15" w14:textId="6F9336B5" w:rsidR="00BD11DA" w:rsidRDefault="00236DAE" w:rsidP="00236DAE">
      <w:pPr>
        <w:pStyle w:val="Descripcin"/>
        <w:jc w:val="center"/>
        <w:rPr>
          <w:rFonts w:ascii="Visuelt Pro Light" w:hAnsi="Visuelt Pro Light" w:cs="Courier New"/>
          <w:b/>
          <w:bCs/>
          <w:color w:val="000000" w:themeColor="text1"/>
        </w:rPr>
      </w:pPr>
      <w:r>
        <w:t>Figura 5. Contenido del README en mi cuenta de Github.</w:t>
      </w:r>
    </w:p>
    <w:p w14:paraId="244F1EF5" w14:textId="6F852866" w:rsidR="006B3EB3" w:rsidRPr="007245A8" w:rsidRDefault="002F0AAA" w:rsidP="007245A8">
      <w:pPr>
        <w:jc w:val="both"/>
        <w:rPr>
          <w:rFonts w:ascii="Visuelt Pro Light" w:hAnsi="Visuelt Pro Light" w:cs="Courier New"/>
          <w:color w:val="000000" w:themeColor="text1"/>
        </w:rPr>
      </w:pPr>
      <w:r>
        <w:rPr>
          <w:rFonts w:ascii="Visuelt Pro Light" w:hAnsi="Visuelt Pro Light" w:cs="Courier New"/>
          <w:color w:val="000000" w:themeColor="text1"/>
        </w:rPr>
        <w:t>Finalmente</w:t>
      </w:r>
      <w:r w:rsidR="007245A8">
        <w:rPr>
          <w:rFonts w:ascii="Visuelt Pro Light" w:hAnsi="Visuelt Pro Light" w:cs="Courier New"/>
          <w:color w:val="000000" w:themeColor="text1"/>
        </w:rPr>
        <w:t>,</w:t>
      </w:r>
      <w:r>
        <w:rPr>
          <w:rFonts w:ascii="Visuelt Pro Light" w:hAnsi="Visuelt Pro Light" w:cs="Courier New"/>
          <w:color w:val="000000" w:themeColor="text1"/>
        </w:rPr>
        <w:t xml:space="preserve"> </w:t>
      </w:r>
      <w:r w:rsidR="00FC72D6">
        <w:rPr>
          <w:rFonts w:ascii="Visuelt Pro Light" w:hAnsi="Visuelt Pro Light" w:cs="Courier New"/>
          <w:color w:val="000000" w:themeColor="text1"/>
        </w:rPr>
        <w:t xml:space="preserve">genere una copia de esta plantilla cumplimentada y </w:t>
      </w:r>
      <w:r w:rsidR="007245A8">
        <w:rPr>
          <w:rFonts w:ascii="Visuelt Pro Light" w:hAnsi="Visuelt Pro Light" w:cs="Courier New"/>
          <w:color w:val="000000" w:themeColor="text1"/>
        </w:rPr>
        <w:t>trasládela</w:t>
      </w:r>
      <w:r w:rsidR="00FC72D6">
        <w:rPr>
          <w:rFonts w:ascii="Visuelt Pro Light" w:hAnsi="Visuelt Pro Light" w:cs="Courier New"/>
          <w:color w:val="000000" w:themeColor="text1"/>
        </w:rPr>
        <w:t xml:space="preserve"> al directorio </w:t>
      </w:r>
      <w:r>
        <w:rPr>
          <w:rFonts w:ascii="Visuelt Pro Light" w:hAnsi="Visuelt Pro Light" w:cs="Courier New"/>
          <w:color w:val="000000" w:themeColor="text1"/>
        </w:rPr>
        <w:t xml:space="preserve"> </w:t>
      </w:r>
      <w:r w:rsidR="007245A8" w:rsidRPr="007245A8">
        <w:rPr>
          <w:rFonts w:ascii="Visuelt Pro Light" w:hAnsi="Visuelt Pro Light" w:cs="Courier New"/>
          <w:color w:val="ED7D31" w:themeColor="accent2"/>
        </w:rPr>
        <w:t xml:space="preserve">submission/version1 </w:t>
      </w:r>
      <w:r w:rsidR="007245A8">
        <w:rPr>
          <w:rFonts w:ascii="Visuelt Pro Light" w:hAnsi="Visuelt Pro Light" w:cs="Courier New"/>
          <w:color w:val="000000" w:themeColor="text1"/>
        </w:rPr>
        <w:t xml:space="preserve">donde se almacenará la primera versión de su trabajo realizado. </w:t>
      </w:r>
      <w:r w:rsidR="007245A8">
        <w:rPr>
          <w:rFonts w:ascii="Visuelt Pro Light" w:hAnsi="Visuelt Pro Light" w:cs="Times New Roman"/>
          <w:b/>
          <w:bCs/>
          <w:color w:val="000000" w:themeColor="text1"/>
        </w:rPr>
        <w:t>Para acabar este proyecto</w:t>
      </w:r>
      <w:r w:rsidR="003B2314" w:rsidRPr="00FD794D">
        <w:rPr>
          <w:rFonts w:ascii="Visuelt Pro Light" w:hAnsi="Visuelt Pro Light" w:cs="Times New Roman"/>
          <w:b/>
          <w:bCs/>
          <w:color w:val="000000" w:themeColor="text1"/>
        </w:rPr>
        <w:t>,</w:t>
      </w:r>
      <w:r w:rsidR="006B3EB3" w:rsidRPr="00FD794D">
        <w:rPr>
          <w:rFonts w:ascii="Visuelt Pro Light" w:hAnsi="Visuelt Pro Light" w:cs="Times New Roman"/>
          <w:b/>
          <w:bCs/>
          <w:color w:val="000000" w:themeColor="text1"/>
        </w:rPr>
        <w:t xml:space="preserve"> vuel</w:t>
      </w:r>
      <w:r w:rsidR="00FD794D" w:rsidRPr="00FD794D">
        <w:rPr>
          <w:rFonts w:ascii="Visuelt Pro Light" w:hAnsi="Visuelt Pro Light" w:cs="Times New Roman"/>
          <w:b/>
          <w:bCs/>
          <w:color w:val="000000" w:themeColor="text1"/>
        </w:rPr>
        <w:t>va</w:t>
      </w:r>
      <w:r w:rsidR="006B3EB3" w:rsidRPr="00FD794D">
        <w:rPr>
          <w:rFonts w:ascii="Visuelt Pro Light" w:hAnsi="Visuelt Pro Light" w:cs="Times New Roman"/>
          <w:b/>
          <w:bCs/>
          <w:color w:val="000000" w:themeColor="text1"/>
        </w:rPr>
        <w:t xml:space="preserve"> a incluir una captura de pantalla con la estructura de directorios actual usando de nuevo el comando </w:t>
      </w:r>
      <w:r w:rsidR="006B3EB3" w:rsidRPr="00FD794D">
        <w:rPr>
          <w:rFonts w:ascii="Visuelt Pro Light" w:hAnsi="Visuelt Pro Light" w:cs="Times New Roman"/>
          <w:b/>
          <w:bCs/>
          <w:i/>
          <w:iCs/>
          <w:color w:val="E85211"/>
        </w:rPr>
        <w:t>tree</w:t>
      </w:r>
      <w:r w:rsidR="006B3EB3" w:rsidRPr="00FD794D">
        <w:rPr>
          <w:rFonts w:ascii="Visuelt Pro Light" w:hAnsi="Visuelt Pro Light" w:cs="Times New Roman"/>
          <w:b/>
          <w:bCs/>
          <w:color w:val="000000" w:themeColor="text1"/>
        </w:rPr>
        <w:t xml:space="preserve"> desde el terminal</w:t>
      </w:r>
      <w:r w:rsidR="0056585F">
        <w:rPr>
          <w:rFonts w:ascii="Visuelt Pro Light" w:hAnsi="Visuelt Pro Light" w:cs="Times New Roman"/>
          <w:b/>
          <w:bCs/>
          <w:color w:val="000000" w:themeColor="text1"/>
        </w:rPr>
        <w:t xml:space="preserve"> </w:t>
      </w:r>
      <w:r w:rsidR="0056585F">
        <w:rPr>
          <w:rFonts w:ascii="Visuelt Pro Light" w:hAnsi="Visuelt Pro Light" w:cs="Courier New"/>
          <w:b/>
          <w:bCs/>
          <w:color w:val="000000" w:themeColor="text1"/>
        </w:rPr>
        <w:t>(0,</w:t>
      </w:r>
      <w:r w:rsidR="00492A61">
        <w:rPr>
          <w:rFonts w:ascii="Visuelt Pro Light" w:hAnsi="Visuelt Pro Light" w:cs="Courier New"/>
          <w:b/>
          <w:bCs/>
          <w:color w:val="000000" w:themeColor="text1"/>
        </w:rPr>
        <w:t>2</w:t>
      </w:r>
      <w:r w:rsidR="0056585F">
        <w:rPr>
          <w:rFonts w:ascii="Visuelt Pro Light" w:hAnsi="Visuelt Pro Light" w:cs="Courier New"/>
          <w:b/>
          <w:bCs/>
          <w:color w:val="000000" w:themeColor="text1"/>
        </w:rPr>
        <w:t>5 pts).</w:t>
      </w:r>
    </w:p>
    <w:p w14:paraId="359D22F3" w14:textId="77777777" w:rsidR="00BD11DA" w:rsidRDefault="00BD11DA" w:rsidP="002F0AAA">
      <w:pPr>
        <w:rPr>
          <w:rFonts w:ascii="Visuelt Pro Light" w:hAnsi="Visuelt Pro Light" w:cs="Courier New"/>
          <w:color w:val="000000" w:themeColor="text1"/>
        </w:rPr>
      </w:pPr>
    </w:p>
    <w:p w14:paraId="0E44469C" w14:textId="645AEBBB" w:rsidR="00BD11DA" w:rsidRDefault="00BD11DA"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3E09A2">
        <w:rPr>
          <w:rFonts w:ascii="Visuelt Pro Light" w:eastAsia="Times New Roman" w:hAnsi="Visuelt Pro Light" w:cs="Times New Roman"/>
          <w:color w:val="000000"/>
          <w:sz w:val="21"/>
          <w:szCs w:val="21"/>
          <w:lang w:eastAsia="es-ES"/>
        </w:rPr>
        <w:t xml:space="preserve">Como mi intención es subir el contenido de este pipeline a mi </w:t>
      </w:r>
      <w:r w:rsidRPr="003E09A2">
        <w:rPr>
          <w:rFonts w:ascii="Visuelt Pro Light" w:eastAsia="Times New Roman" w:hAnsi="Visuelt Pro Light" w:cs="Times New Roman"/>
          <w:color w:val="000000" w:themeColor="text1"/>
          <w:sz w:val="21"/>
          <w:szCs w:val="21"/>
          <w:lang w:eastAsia="es-ES"/>
        </w:rPr>
        <w:t>cuenta de GitHub</w:t>
      </w:r>
      <w:r w:rsidR="008C26BC" w:rsidRPr="003E09A2">
        <w:rPr>
          <w:rFonts w:ascii="Visuelt Pro Light" w:eastAsia="Times New Roman" w:hAnsi="Visuelt Pro Light" w:cs="Times New Roman"/>
          <w:color w:val="000000" w:themeColor="text1"/>
          <w:sz w:val="21"/>
          <w:szCs w:val="21"/>
          <w:lang w:eastAsia="es-ES"/>
        </w:rPr>
        <w:t xml:space="preserve"> y</w:t>
      </w:r>
      <w:r w:rsidRPr="003E09A2">
        <w:rPr>
          <w:rFonts w:ascii="Visuelt Pro Light" w:eastAsia="Times New Roman" w:hAnsi="Visuelt Pro Light" w:cs="Times New Roman"/>
          <w:color w:val="000000" w:themeColor="text1"/>
          <w:sz w:val="21"/>
          <w:szCs w:val="21"/>
          <w:lang w:eastAsia="es-ES"/>
        </w:rPr>
        <w:t xml:space="preserve"> </w:t>
      </w:r>
      <w:r w:rsidRPr="003E09A2">
        <w:rPr>
          <w:rFonts w:ascii="Visuelt Pro Light" w:eastAsia="Times New Roman" w:hAnsi="Visuelt Pro Light" w:cs="Times New Roman"/>
          <w:color w:val="000000"/>
          <w:sz w:val="21"/>
          <w:szCs w:val="21"/>
          <w:lang w:eastAsia="es-ES"/>
        </w:rPr>
        <w:t xml:space="preserve">sratoolkit es muy pesado, incluso después de comprimirlo con el siguiente comando </w:t>
      </w:r>
      <w:r w:rsidRPr="003E09A2">
        <w:rPr>
          <w:rFonts w:ascii="Visuelt Pro Light" w:eastAsia="Times New Roman" w:hAnsi="Visuelt Pro Light" w:cs="Times New Roman"/>
          <w:color w:val="800000"/>
          <w:sz w:val="21"/>
          <w:szCs w:val="21"/>
          <w:lang w:eastAsia="es-ES"/>
        </w:rPr>
        <w:t>tar -zcvf sratoolkit.tar.gz sratoolkit.3.0.0-centos_linux64</w:t>
      </w:r>
      <w:r w:rsidRPr="003E09A2">
        <w:rPr>
          <w:rFonts w:ascii="Visuelt Pro Light" w:eastAsia="Times New Roman" w:hAnsi="Visuelt Pro Light" w:cs="Times New Roman"/>
          <w:color w:val="000000"/>
          <w:sz w:val="21"/>
          <w:szCs w:val="21"/>
          <w:lang w:eastAsia="es-ES"/>
        </w:rPr>
        <w:t xml:space="preserve"> (me daba ~</w:t>
      </w:r>
      <w:r w:rsidR="008C26BC" w:rsidRPr="003E09A2">
        <w:rPr>
          <w:rFonts w:ascii="Visuelt Pro Light" w:eastAsia="Times New Roman" w:hAnsi="Visuelt Pro Light" w:cs="Times New Roman"/>
          <w:color w:val="000000"/>
          <w:sz w:val="21"/>
          <w:szCs w:val="21"/>
          <w:lang w:eastAsia="es-ES"/>
        </w:rPr>
        <w:t>83</w:t>
      </w:r>
      <w:r w:rsidRPr="003E09A2">
        <w:rPr>
          <w:rFonts w:ascii="Visuelt Pro Light" w:eastAsia="Times New Roman" w:hAnsi="Visuelt Pro Light" w:cs="Times New Roman"/>
          <w:color w:val="000000"/>
          <w:sz w:val="21"/>
          <w:szCs w:val="21"/>
          <w:lang w:eastAsia="es-ES"/>
        </w:rPr>
        <w:t xml:space="preserve"> Mb de tamaño</w:t>
      </w:r>
      <w:r w:rsidR="008C26BC" w:rsidRPr="003E09A2">
        <w:rPr>
          <w:rFonts w:ascii="Visuelt Pro Light" w:eastAsia="Times New Roman" w:hAnsi="Visuelt Pro Light" w:cs="Times New Roman"/>
          <w:color w:val="000000"/>
          <w:sz w:val="21"/>
          <w:szCs w:val="21"/>
          <w:lang w:eastAsia="es-ES"/>
        </w:rPr>
        <w:t xml:space="preserve"> por si solo</w:t>
      </w:r>
      <w:r w:rsidRPr="003E09A2">
        <w:rPr>
          <w:rFonts w:ascii="Visuelt Pro Light" w:eastAsia="Times New Roman" w:hAnsi="Visuelt Pro Light" w:cs="Times New Roman"/>
          <w:color w:val="000000"/>
          <w:sz w:val="21"/>
          <w:szCs w:val="21"/>
          <w:lang w:eastAsia="es-ES"/>
        </w:rPr>
        <w:t>) lo he sustituido por un README con la cuenta de Github para descargar el programa.</w:t>
      </w:r>
      <w:r w:rsidR="003E09A2">
        <w:rPr>
          <w:rFonts w:ascii="Visuelt Pro Light" w:eastAsia="Times New Roman" w:hAnsi="Visuelt Pro Light" w:cs="Times New Roman"/>
          <w:color w:val="000000"/>
          <w:sz w:val="21"/>
          <w:szCs w:val="21"/>
          <w:lang w:eastAsia="es-ES"/>
        </w:rPr>
        <w:t xml:space="preserve"> Igualmente adjunto un ls -l del escritorio donde he depositado sratoolkit para mostrar que lo he dejado fuera.</w:t>
      </w:r>
    </w:p>
    <w:p w14:paraId="0F1257CD" w14:textId="22860254" w:rsidR="003E09A2" w:rsidRPr="003E09A2" w:rsidRDefault="003E09A2" w:rsidP="003E09A2">
      <w:pPr>
        <w:shd w:val="clear" w:color="auto" w:fill="FFFFFF"/>
        <w:spacing w:after="0" w:line="285" w:lineRule="atLeast"/>
        <w:ind w:left="-993"/>
        <w:rPr>
          <w:rFonts w:ascii="Visuelt Pro Light" w:eastAsia="Times New Roman" w:hAnsi="Visuelt Pro Light" w:cs="Times New Roman"/>
          <w:color w:val="000000"/>
          <w:sz w:val="21"/>
          <w:szCs w:val="21"/>
          <w:lang w:eastAsia="es-ES"/>
        </w:rPr>
      </w:pPr>
      <w:r>
        <w:rPr>
          <w:noProof/>
        </w:rPr>
        <w:drawing>
          <wp:inline distT="0" distB="0" distL="0" distR="0" wp14:anchorId="0A140C76" wp14:editId="27718E42">
            <wp:extent cx="7150495" cy="899160"/>
            <wp:effectExtent l="0" t="0" r="0" b="0"/>
            <wp:docPr id="15" name="Imagen 15"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con confianza media"/>
                    <pic:cNvPicPr/>
                  </pic:nvPicPr>
                  <pic:blipFill>
                    <a:blip r:embed="rId36"/>
                    <a:stretch>
                      <a:fillRect/>
                    </a:stretch>
                  </pic:blipFill>
                  <pic:spPr>
                    <a:xfrm>
                      <a:off x="0" y="0"/>
                      <a:ext cx="7155964" cy="899848"/>
                    </a:xfrm>
                    <a:prstGeom prst="rect">
                      <a:avLst/>
                    </a:prstGeom>
                  </pic:spPr>
                </pic:pic>
              </a:graphicData>
            </a:graphic>
          </wp:inline>
        </w:drawing>
      </w:r>
    </w:p>
    <w:p w14:paraId="147C03B0" w14:textId="77777777" w:rsidR="003E09A2" w:rsidRPr="00BD11DA" w:rsidRDefault="003E09A2"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6C558C8F" w14:textId="77777777" w:rsidR="00BD11DA" w:rsidRP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701FADD" w14:textId="04F0120B" w:rsidR="006B3EB3" w:rsidRDefault="00CF21D1"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3E09A2">
        <w:rPr>
          <w:rFonts w:ascii="Visuelt Pro Light" w:eastAsia="Times New Roman" w:hAnsi="Visuelt Pro Light" w:cs="Times New Roman"/>
          <w:color w:val="000000"/>
          <w:sz w:val="21"/>
          <w:szCs w:val="21"/>
          <w:lang w:eastAsia="es-ES"/>
        </w:rPr>
        <w:t>Los scripts con el código para los análisis se pueden</w:t>
      </w:r>
      <w:r w:rsidR="00BD11DA" w:rsidRPr="003E09A2">
        <w:rPr>
          <w:rFonts w:ascii="Visuelt Pro Light" w:eastAsia="Times New Roman" w:hAnsi="Visuelt Pro Light" w:cs="Times New Roman"/>
          <w:color w:val="000000"/>
          <w:sz w:val="21"/>
          <w:szCs w:val="21"/>
          <w:lang w:eastAsia="es-ES"/>
        </w:rPr>
        <w:t xml:space="preserve"> ver en este</w:t>
      </w:r>
      <w:r w:rsidRPr="003E09A2">
        <w:rPr>
          <w:rFonts w:ascii="Visuelt Pro Light" w:eastAsia="Times New Roman" w:hAnsi="Visuelt Pro Light" w:cs="Times New Roman"/>
          <w:color w:val="000000"/>
          <w:sz w:val="21"/>
          <w:szCs w:val="21"/>
          <w:lang w:eastAsia="es-ES"/>
        </w:rPr>
        <w:t xml:space="preserve"> enlace </w:t>
      </w:r>
      <w:hyperlink r:id="rId37" w:history="1">
        <w:r w:rsidRPr="003E09A2">
          <w:rPr>
            <w:rStyle w:val="Hipervnculo"/>
            <w:rFonts w:ascii="Visuelt Pro Light" w:eastAsia="Times New Roman" w:hAnsi="Visuelt Pro Light" w:cs="Times New Roman"/>
            <w:sz w:val="21"/>
            <w:szCs w:val="21"/>
            <w:lang w:eastAsia="es-ES"/>
          </w:rPr>
          <w:t>https://github.com/Juankkar/Programacion_Shell_Scripting_VIU/tree/main/Garcia_SnakeViral_2022_Nature/code</w:t>
        </w:r>
      </w:hyperlink>
      <w:r w:rsidR="00BD11DA" w:rsidRPr="003E09A2">
        <w:rPr>
          <w:rFonts w:ascii="Visuelt Pro Light" w:eastAsia="Times New Roman" w:hAnsi="Visuelt Pro Light" w:cs="Times New Roman"/>
          <w:color w:val="000000"/>
          <w:sz w:val="21"/>
          <w:szCs w:val="21"/>
          <w:lang w:eastAsia="es-ES"/>
        </w:rPr>
        <w:t>.</w:t>
      </w:r>
    </w:p>
    <w:p w14:paraId="76EE0ECC" w14:textId="50675B8B" w:rsidR="003E09A2" w:rsidRDefault="003E09A2"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Pr>
          <w:rFonts w:ascii="Visuelt Pro Light" w:eastAsia="Times New Roman" w:hAnsi="Visuelt Pro Light" w:cs="Times New Roman"/>
          <w:color w:val="000000"/>
          <w:sz w:val="21"/>
          <w:szCs w:val="21"/>
          <w:lang w:eastAsia="es-ES"/>
        </w:rPr>
        <w:t>Finalmente adjunto el árbol final</w:t>
      </w:r>
      <w:r w:rsidR="00612EB6">
        <w:rPr>
          <w:rFonts w:ascii="Visuelt Pro Light" w:eastAsia="Times New Roman" w:hAnsi="Visuelt Pro Light" w:cs="Times New Roman"/>
          <w:color w:val="000000"/>
          <w:sz w:val="21"/>
          <w:szCs w:val="21"/>
          <w:lang w:eastAsia="es-ES"/>
        </w:rPr>
        <w:t xml:space="preserve"> (En análisis tuve que añadir un README, no tiene nada en particular, pero si no añadía algo no me </w:t>
      </w:r>
      <w:r w:rsidR="00BB32F9">
        <w:rPr>
          <w:rFonts w:ascii="Visuelt Pro Light" w:eastAsia="Times New Roman" w:hAnsi="Visuelt Pro Light" w:cs="Times New Roman"/>
          <w:color w:val="000000"/>
          <w:sz w:val="21"/>
          <w:szCs w:val="21"/>
          <w:lang w:eastAsia="es-ES"/>
        </w:rPr>
        <w:t xml:space="preserve">enviaba este directorio a mi repositorio con </w:t>
      </w:r>
      <w:r w:rsidR="00BB32F9" w:rsidRPr="00BB32F9">
        <w:rPr>
          <w:rFonts w:ascii="Visuelt Pro Light" w:eastAsia="Times New Roman" w:hAnsi="Visuelt Pro Light" w:cs="Times New Roman"/>
          <w:color w:val="C00000"/>
          <w:sz w:val="21"/>
          <w:szCs w:val="21"/>
          <w:lang w:eastAsia="es-ES"/>
        </w:rPr>
        <w:t>git push</w:t>
      </w:r>
      <w:r w:rsidR="00612EB6">
        <w:rPr>
          <w:rFonts w:ascii="Visuelt Pro Light" w:eastAsia="Times New Roman" w:hAnsi="Visuelt Pro Light" w:cs="Times New Roman"/>
          <w:color w:val="000000"/>
          <w:sz w:val="21"/>
          <w:szCs w:val="21"/>
          <w:lang w:eastAsia="es-ES"/>
        </w:rPr>
        <w:t>)</w:t>
      </w:r>
      <w:r>
        <w:rPr>
          <w:rFonts w:ascii="Visuelt Pro Light" w:eastAsia="Times New Roman" w:hAnsi="Visuelt Pro Light" w:cs="Times New Roman"/>
          <w:color w:val="000000"/>
          <w:sz w:val="21"/>
          <w:szCs w:val="21"/>
          <w:lang w:eastAsia="es-ES"/>
        </w:rPr>
        <w:t>.</w:t>
      </w:r>
      <w:r w:rsidR="003046F9">
        <w:rPr>
          <w:rFonts w:ascii="Visuelt Pro Light" w:eastAsia="Times New Roman" w:hAnsi="Visuelt Pro Light" w:cs="Times New Roman"/>
          <w:color w:val="000000"/>
          <w:sz w:val="21"/>
          <w:szCs w:val="21"/>
          <w:lang w:eastAsia="es-ES"/>
        </w:rPr>
        <w:t xml:space="preserve"> </w:t>
      </w:r>
    </w:p>
    <w:p w14:paraId="4AAB345F" w14:textId="77777777" w:rsidR="003E09A2" w:rsidRPr="003E09A2" w:rsidRDefault="003E09A2" w:rsidP="003E09A2">
      <w:pPr>
        <w:shd w:val="clear" w:color="auto" w:fill="FFFFFF"/>
        <w:spacing w:after="0" w:line="285" w:lineRule="atLeast"/>
        <w:rPr>
          <w:rFonts w:ascii="Visuelt Pro Light" w:eastAsia="Times New Roman" w:hAnsi="Visuelt Pro Light" w:cs="Times New Roman"/>
          <w:color w:val="000000"/>
          <w:sz w:val="21"/>
          <w:szCs w:val="21"/>
          <w:lang w:eastAsia="es-ES"/>
        </w:rPr>
      </w:pPr>
    </w:p>
    <w:p w14:paraId="221BEC27" w14:textId="50975BC2" w:rsidR="00CF21D1" w:rsidRDefault="00CF21D1"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9A7FAB7" w14:textId="5B7BA756" w:rsidR="00CF21D1" w:rsidRDefault="003046F9"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r w:rsidRPr="003046F9">
        <w:rPr>
          <w:rFonts w:ascii="Visuelt Pro Light" w:eastAsia="Times New Roman" w:hAnsi="Visuelt Pro Light" w:cs="Times New Roman"/>
          <w:noProof/>
          <w:color w:val="000000"/>
          <w:sz w:val="21"/>
          <w:szCs w:val="21"/>
          <w:lang w:eastAsia="es-ES"/>
        </w:rPr>
        <w:drawing>
          <wp:inline distT="0" distB="0" distL="0" distR="0" wp14:anchorId="1E0EE8DE" wp14:editId="77204538">
            <wp:extent cx="5943600" cy="5167630"/>
            <wp:effectExtent l="0" t="0" r="0" b="0"/>
            <wp:docPr id="26" name="Imagen 2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Texto&#10;&#10;Descripción generada automáticamente con confianza media"/>
                    <pic:cNvPicPr/>
                  </pic:nvPicPr>
                  <pic:blipFill>
                    <a:blip r:embed="rId38"/>
                    <a:stretch>
                      <a:fillRect/>
                    </a:stretch>
                  </pic:blipFill>
                  <pic:spPr>
                    <a:xfrm>
                      <a:off x="0" y="0"/>
                      <a:ext cx="5943600" cy="5167630"/>
                    </a:xfrm>
                    <a:prstGeom prst="rect">
                      <a:avLst/>
                    </a:prstGeom>
                  </pic:spPr>
                </pic:pic>
              </a:graphicData>
            </a:graphic>
          </wp:inline>
        </w:drawing>
      </w:r>
    </w:p>
    <w:p w14:paraId="31CF67A2" w14:textId="7CC78013" w:rsidR="00612EB6" w:rsidRDefault="00612EB6"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0C894B06" w14:textId="0A0FCADF" w:rsidR="00612EB6" w:rsidRDefault="00612EB6"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1AE68E80" w14:textId="49353B98" w:rsidR="00612EB6" w:rsidRPr="00612EB6" w:rsidRDefault="00612EB6" w:rsidP="00612EB6">
      <w:pPr>
        <w:pStyle w:val="Ttulo2"/>
        <w:rPr>
          <w:rFonts w:eastAsia="Times New Roman"/>
          <w:b/>
          <w:bCs/>
          <w:lang w:eastAsia="es-ES"/>
        </w:rPr>
      </w:pPr>
      <w:r w:rsidRPr="00612EB6">
        <w:rPr>
          <w:rFonts w:eastAsia="Times New Roman"/>
          <w:b/>
          <w:bCs/>
          <w:lang w:eastAsia="es-ES"/>
        </w:rPr>
        <w:t>Referencias:</w:t>
      </w:r>
    </w:p>
    <w:p w14:paraId="1A3C1F45" w14:textId="0F8866DF" w:rsidR="00612EB6" w:rsidRDefault="00612EB6" w:rsidP="00612EB6">
      <w:pPr>
        <w:rPr>
          <w:lang w:eastAsia="es-ES"/>
        </w:rPr>
      </w:pPr>
    </w:p>
    <w:p w14:paraId="1D6ADCEE" w14:textId="77777777" w:rsidR="000E0ECE" w:rsidRPr="000E0ECE" w:rsidRDefault="00612EB6" w:rsidP="000E0ECE">
      <w:pPr>
        <w:pStyle w:val="Bibliografa"/>
        <w:rPr>
          <w:rFonts w:ascii="Calibri" w:hAnsi="Calibri" w:cs="Calibri"/>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000E0ECE" w:rsidRPr="000E0ECE">
        <w:rPr>
          <w:rFonts w:ascii="Calibri" w:hAnsi="Calibri" w:cs="Calibri"/>
        </w:rPr>
        <w:t>1.</w:t>
      </w:r>
      <w:r w:rsidR="000E0ECE" w:rsidRPr="000E0ECE">
        <w:rPr>
          <w:rFonts w:ascii="Calibri" w:hAnsi="Calibri" w:cs="Calibri"/>
        </w:rPr>
        <w:tab/>
        <w:t>The Sequence Read Archive (SRA): Getting Started [Internet]. [citado 25 de noviembre de 2022]. Disponible en: https://www.ncbi.nlm.nih.gov/sra/docs/</w:t>
      </w:r>
    </w:p>
    <w:p w14:paraId="27AA4C90" w14:textId="77777777" w:rsidR="000E0ECE" w:rsidRPr="000E0ECE" w:rsidRDefault="000E0ECE" w:rsidP="000E0ECE">
      <w:pPr>
        <w:pStyle w:val="Bibliografa"/>
        <w:rPr>
          <w:rFonts w:ascii="Calibri" w:hAnsi="Calibri" w:cs="Calibri"/>
        </w:rPr>
      </w:pPr>
      <w:r w:rsidRPr="000E0ECE">
        <w:rPr>
          <w:rFonts w:ascii="Calibri" w:hAnsi="Calibri" w:cs="Calibri"/>
        </w:rPr>
        <w:lastRenderedPageBreak/>
        <w:t>2.</w:t>
      </w:r>
      <w:r w:rsidRPr="000E0ECE">
        <w:rPr>
          <w:rFonts w:ascii="Calibri" w:hAnsi="Calibri" w:cs="Calibri"/>
        </w:rPr>
        <w:tab/>
        <w:t>Sequence File Formats | FASTQ &amp; BCL formats for Illumina sequencing [Internet]. [citado 25 de noviembre de 2022]. Disponible en: https://emea.illumina.com/informatics/sequencing-data-analysis/sequence-file-formats.html</w:t>
      </w:r>
    </w:p>
    <w:p w14:paraId="4B47E955" w14:textId="77777777" w:rsidR="000E0ECE" w:rsidRPr="000E0ECE" w:rsidRDefault="000E0ECE" w:rsidP="000E0ECE">
      <w:pPr>
        <w:pStyle w:val="Bibliografa"/>
        <w:rPr>
          <w:rFonts w:ascii="Calibri" w:hAnsi="Calibri" w:cs="Calibri"/>
        </w:rPr>
      </w:pPr>
      <w:r w:rsidRPr="000E0ECE">
        <w:rPr>
          <w:rFonts w:ascii="Calibri" w:hAnsi="Calibri" w:cs="Calibri"/>
        </w:rPr>
        <w:t>3.</w:t>
      </w:r>
      <w:r w:rsidRPr="000E0ECE">
        <w:rPr>
          <w:rFonts w:ascii="Calibri" w:hAnsi="Calibri" w:cs="Calibri"/>
        </w:rPr>
        <w:tab/>
        <w:t>FASTQ files explained [Internet]. [citado 25 de noviembre de 2022]. Disponible en: https://emea.support.illumina.com/bulletins/2016/04/fastq-files-explained.html</w:t>
      </w:r>
    </w:p>
    <w:p w14:paraId="7EDF3374" w14:textId="2417AD8D" w:rsidR="00612EB6" w:rsidRPr="00612EB6" w:rsidRDefault="00612EB6" w:rsidP="00612EB6">
      <w:pPr>
        <w:rPr>
          <w:lang w:eastAsia="es-ES"/>
        </w:rPr>
      </w:pPr>
      <w:r>
        <w:rPr>
          <w:lang w:eastAsia="es-ES"/>
        </w:rPr>
        <w:fldChar w:fldCharType="end"/>
      </w:r>
    </w:p>
    <w:sectPr w:rsidR="00612EB6" w:rsidRPr="00612EB6" w:rsidSect="00CB59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B1F14" w14:textId="77777777" w:rsidR="003525EA" w:rsidRDefault="003525EA" w:rsidP="00113198">
      <w:pPr>
        <w:spacing w:after="0" w:line="240" w:lineRule="auto"/>
      </w:pPr>
      <w:r>
        <w:separator/>
      </w:r>
    </w:p>
  </w:endnote>
  <w:endnote w:type="continuationSeparator" w:id="0">
    <w:p w14:paraId="1779D2A6" w14:textId="77777777" w:rsidR="003525EA" w:rsidRDefault="003525EA" w:rsidP="00113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isuelt Pro Medium">
    <w:altName w:val="Calibri"/>
    <w:charset w:val="00"/>
    <w:family w:val="swiss"/>
    <w:pitch w:val="variable"/>
    <w:sig w:usb0="A00002AF" w:usb1="5000205B" w:usb2="00000000" w:usb3="00000000" w:csb0="0000019F" w:csb1="00000000"/>
  </w:font>
  <w:font w:name="Visuelt Pro Light">
    <w:altName w:val="Calibri"/>
    <w:charset w:val="00"/>
    <w:family w:val="swiss"/>
    <w:pitch w:val="variable"/>
    <w:sig w:usb0="A00002AF" w:usb1="500020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405A4" w14:textId="77777777" w:rsidR="003525EA" w:rsidRDefault="003525EA" w:rsidP="00113198">
      <w:pPr>
        <w:spacing w:after="0" w:line="240" w:lineRule="auto"/>
      </w:pPr>
      <w:r>
        <w:separator/>
      </w:r>
    </w:p>
  </w:footnote>
  <w:footnote w:type="continuationSeparator" w:id="0">
    <w:p w14:paraId="5D13FCFE" w14:textId="77777777" w:rsidR="003525EA" w:rsidRDefault="003525EA" w:rsidP="001131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D5DCD"/>
    <w:multiLevelType w:val="hybridMultilevel"/>
    <w:tmpl w:val="BA82C1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2D5364"/>
    <w:multiLevelType w:val="hybridMultilevel"/>
    <w:tmpl w:val="2D0C8BA6"/>
    <w:lvl w:ilvl="0" w:tplc="04090017">
      <w:start w:val="1"/>
      <w:numFmt w:val="lowerLetter"/>
      <w:lvlText w:val="%1)"/>
      <w:lvlJc w:val="left"/>
      <w:pPr>
        <w:ind w:left="756" w:hanging="360"/>
      </w:pPr>
    </w:lvl>
    <w:lvl w:ilvl="1" w:tplc="0C0A0019" w:tentative="1">
      <w:start w:val="1"/>
      <w:numFmt w:val="lowerLetter"/>
      <w:lvlText w:val="%2."/>
      <w:lvlJc w:val="left"/>
      <w:pPr>
        <w:ind w:left="1476" w:hanging="360"/>
      </w:pPr>
    </w:lvl>
    <w:lvl w:ilvl="2" w:tplc="0C0A001B" w:tentative="1">
      <w:start w:val="1"/>
      <w:numFmt w:val="lowerRoman"/>
      <w:lvlText w:val="%3."/>
      <w:lvlJc w:val="right"/>
      <w:pPr>
        <w:ind w:left="2196" w:hanging="180"/>
      </w:pPr>
    </w:lvl>
    <w:lvl w:ilvl="3" w:tplc="0C0A000F" w:tentative="1">
      <w:start w:val="1"/>
      <w:numFmt w:val="decimal"/>
      <w:lvlText w:val="%4."/>
      <w:lvlJc w:val="left"/>
      <w:pPr>
        <w:ind w:left="2916" w:hanging="360"/>
      </w:pPr>
    </w:lvl>
    <w:lvl w:ilvl="4" w:tplc="0C0A0019" w:tentative="1">
      <w:start w:val="1"/>
      <w:numFmt w:val="lowerLetter"/>
      <w:lvlText w:val="%5."/>
      <w:lvlJc w:val="left"/>
      <w:pPr>
        <w:ind w:left="3636" w:hanging="360"/>
      </w:pPr>
    </w:lvl>
    <w:lvl w:ilvl="5" w:tplc="0C0A001B" w:tentative="1">
      <w:start w:val="1"/>
      <w:numFmt w:val="lowerRoman"/>
      <w:lvlText w:val="%6."/>
      <w:lvlJc w:val="right"/>
      <w:pPr>
        <w:ind w:left="4356" w:hanging="180"/>
      </w:pPr>
    </w:lvl>
    <w:lvl w:ilvl="6" w:tplc="0C0A000F" w:tentative="1">
      <w:start w:val="1"/>
      <w:numFmt w:val="decimal"/>
      <w:lvlText w:val="%7."/>
      <w:lvlJc w:val="left"/>
      <w:pPr>
        <w:ind w:left="5076" w:hanging="360"/>
      </w:pPr>
    </w:lvl>
    <w:lvl w:ilvl="7" w:tplc="0C0A0019" w:tentative="1">
      <w:start w:val="1"/>
      <w:numFmt w:val="lowerLetter"/>
      <w:lvlText w:val="%8."/>
      <w:lvlJc w:val="left"/>
      <w:pPr>
        <w:ind w:left="5796" w:hanging="360"/>
      </w:pPr>
    </w:lvl>
    <w:lvl w:ilvl="8" w:tplc="0C0A001B" w:tentative="1">
      <w:start w:val="1"/>
      <w:numFmt w:val="lowerRoman"/>
      <w:lvlText w:val="%9."/>
      <w:lvlJc w:val="right"/>
      <w:pPr>
        <w:ind w:left="6516" w:hanging="180"/>
      </w:pPr>
    </w:lvl>
  </w:abstractNum>
  <w:abstractNum w:abstractNumId="2" w15:restartNumberingAfterBreak="0">
    <w:nsid w:val="0916521D"/>
    <w:multiLevelType w:val="hybridMultilevel"/>
    <w:tmpl w:val="2D0C8BA6"/>
    <w:lvl w:ilvl="0" w:tplc="04090017">
      <w:start w:val="1"/>
      <w:numFmt w:val="lowerLetter"/>
      <w:lvlText w:val="%1)"/>
      <w:lvlJc w:val="left"/>
      <w:pPr>
        <w:ind w:left="756" w:hanging="360"/>
      </w:pPr>
    </w:lvl>
    <w:lvl w:ilvl="1" w:tplc="0C0A0019" w:tentative="1">
      <w:start w:val="1"/>
      <w:numFmt w:val="lowerLetter"/>
      <w:lvlText w:val="%2."/>
      <w:lvlJc w:val="left"/>
      <w:pPr>
        <w:ind w:left="1476" w:hanging="360"/>
      </w:pPr>
    </w:lvl>
    <w:lvl w:ilvl="2" w:tplc="0C0A001B" w:tentative="1">
      <w:start w:val="1"/>
      <w:numFmt w:val="lowerRoman"/>
      <w:lvlText w:val="%3."/>
      <w:lvlJc w:val="right"/>
      <w:pPr>
        <w:ind w:left="2196" w:hanging="180"/>
      </w:pPr>
    </w:lvl>
    <w:lvl w:ilvl="3" w:tplc="0C0A000F" w:tentative="1">
      <w:start w:val="1"/>
      <w:numFmt w:val="decimal"/>
      <w:lvlText w:val="%4."/>
      <w:lvlJc w:val="left"/>
      <w:pPr>
        <w:ind w:left="2916" w:hanging="360"/>
      </w:pPr>
    </w:lvl>
    <w:lvl w:ilvl="4" w:tplc="0C0A0019" w:tentative="1">
      <w:start w:val="1"/>
      <w:numFmt w:val="lowerLetter"/>
      <w:lvlText w:val="%5."/>
      <w:lvlJc w:val="left"/>
      <w:pPr>
        <w:ind w:left="3636" w:hanging="360"/>
      </w:pPr>
    </w:lvl>
    <w:lvl w:ilvl="5" w:tplc="0C0A001B" w:tentative="1">
      <w:start w:val="1"/>
      <w:numFmt w:val="lowerRoman"/>
      <w:lvlText w:val="%6."/>
      <w:lvlJc w:val="right"/>
      <w:pPr>
        <w:ind w:left="4356" w:hanging="180"/>
      </w:pPr>
    </w:lvl>
    <w:lvl w:ilvl="6" w:tplc="0C0A000F" w:tentative="1">
      <w:start w:val="1"/>
      <w:numFmt w:val="decimal"/>
      <w:lvlText w:val="%7."/>
      <w:lvlJc w:val="left"/>
      <w:pPr>
        <w:ind w:left="5076" w:hanging="360"/>
      </w:pPr>
    </w:lvl>
    <w:lvl w:ilvl="7" w:tplc="0C0A0019" w:tentative="1">
      <w:start w:val="1"/>
      <w:numFmt w:val="lowerLetter"/>
      <w:lvlText w:val="%8."/>
      <w:lvlJc w:val="left"/>
      <w:pPr>
        <w:ind w:left="5796" w:hanging="360"/>
      </w:pPr>
    </w:lvl>
    <w:lvl w:ilvl="8" w:tplc="0C0A001B" w:tentative="1">
      <w:start w:val="1"/>
      <w:numFmt w:val="lowerRoman"/>
      <w:lvlText w:val="%9."/>
      <w:lvlJc w:val="right"/>
      <w:pPr>
        <w:ind w:left="6516" w:hanging="180"/>
      </w:pPr>
    </w:lvl>
  </w:abstractNum>
  <w:abstractNum w:abstractNumId="3" w15:restartNumberingAfterBreak="0">
    <w:nsid w:val="0959442D"/>
    <w:multiLevelType w:val="hybridMultilevel"/>
    <w:tmpl w:val="835E35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D4B1B60"/>
    <w:multiLevelType w:val="hybridMultilevel"/>
    <w:tmpl w:val="CA6E9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F3576D"/>
    <w:multiLevelType w:val="hybridMultilevel"/>
    <w:tmpl w:val="5BAC6F18"/>
    <w:lvl w:ilvl="0" w:tplc="0C0A000F">
      <w:start w:val="1"/>
      <w:numFmt w:val="decimal"/>
      <w:lvlText w:val="%1."/>
      <w:lvlJc w:val="left"/>
      <w:pPr>
        <w:ind w:left="870" w:hanging="360"/>
      </w:pPr>
    </w:lvl>
    <w:lvl w:ilvl="1" w:tplc="0C0A0019" w:tentative="1">
      <w:start w:val="1"/>
      <w:numFmt w:val="lowerLetter"/>
      <w:lvlText w:val="%2."/>
      <w:lvlJc w:val="left"/>
      <w:pPr>
        <w:ind w:left="1590" w:hanging="360"/>
      </w:pPr>
    </w:lvl>
    <w:lvl w:ilvl="2" w:tplc="0C0A001B" w:tentative="1">
      <w:start w:val="1"/>
      <w:numFmt w:val="lowerRoman"/>
      <w:lvlText w:val="%3."/>
      <w:lvlJc w:val="right"/>
      <w:pPr>
        <w:ind w:left="2310" w:hanging="180"/>
      </w:pPr>
    </w:lvl>
    <w:lvl w:ilvl="3" w:tplc="0C0A000F" w:tentative="1">
      <w:start w:val="1"/>
      <w:numFmt w:val="decimal"/>
      <w:lvlText w:val="%4."/>
      <w:lvlJc w:val="left"/>
      <w:pPr>
        <w:ind w:left="3030" w:hanging="360"/>
      </w:pPr>
    </w:lvl>
    <w:lvl w:ilvl="4" w:tplc="0C0A0019" w:tentative="1">
      <w:start w:val="1"/>
      <w:numFmt w:val="lowerLetter"/>
      <w:lvlText w:val="%5."/>
      <w:lvlJc w:val="left"/>
      <w:pPr>
        <w:ind w:left="3750" w:hanging="360"/>
      </w:pPr>
    </w:lvl>
    <w:lvl w:ilvl="5" w:tplc="0C0A001B" w:tentative="1">
      <w:start w:val="1"/>
      <w:numFmt w:val="lowerRoman"/>
      <w:lvlText w:val="%6."/>
      <w:lvlJc w:val="right"/>
      <w:pPr>
        <w:ind w:left="4470" w:hanging="180"/>
      </w:pPr>
    </w:lvl>
    <w:lvl w:ilvl="6" w:tplc="0C0A000F" w:tentative="1">
      <w:start w:val="1"/>
      <w:numFmt w:val="decimal"/>
      <w:lvlText w:val="%7."/>
      <w:lvlJc w:val="left"/>
      <w:pPr>
        <w:ind w:left="5190" w:hanging="360"/>
      </w:pPr>
    </w:lvl>
    <w:lvl w:ilvl="7" w:tplc="0C0A0019" w:tentative="1">
      <w:start w:val="1"/>
      <w:numFmt w:val="lowerLetter"/>
      <w:lvlText w:val="%8."/>
      <w:lvlJc w:val="left"/>
      <w:pPr>
        <w:ind w:left="5910" w:hanging="360"/>
      </w:pPr>
    </w:lvl>
    <w:lvl w:ilvl="8" w:tplc="0C0A001B" w:tentative="1">
      <w:start w:val="1"/>
      <w:numFmt w:val="lowerRoman"/>
      <w:lvlText w:val="%9."/>
      <w:lvlJc w:val="right"/>
      <w:pPr>
        <w:ind w:left="6630" w:hanging="180"/>
      </w:pPr>
    </w:lvl>
  </w:abstractNum>
  <w:abstractNum w:abstractNumId="6" w15:restartNumberingAfterBreak="0">
    <w:nsid w:val="123C4655"/>
    <w:multiLevelType w:val="hybridMultilevel"/>
    <w:tmpl w:val="EFBED2A0"/>
    <w:lvl w:ilvl="0" w:tplc="0C0A0001">
      <w:start w:val="1"/>
      <w:numFmt w:val="bullet"/>
      <w:lvlText w:val=""/>
      <w:lvlJc w:val="left"/>
      <w:pPr>
        <w:ind w:left="756" w:hanging="360"/>
      </w:pPr>
      <w:rPr>
        <w:rFonts w:ascii="Symbol" w:hAnsi="Symbol" w:hint="default"/>
      </w:rPr>
    </w:lvl>
    <w:lvl w:ilvl="1" w:tplc="0C0A0003" w:tentative="1">
      <w:start w:val="1"/>
      <w:numFmt w:val="bullet"/>
      <w:lvlText w:val="o"/>
      <w:lvlJc w:val="left"/>
      <w:pPr>
        <w:ind w:left="1476" w:hanging="360"/>
      </w:pPr>
      <w:rPr>
        <w:rFonts w:ascii="Courier New" w:hAnsi="Courier New" w:cs="Courier New" w:hint="default"/>
      </w:rPr>
    </w:lvl>
    <w:lvl w:ilvl="2" w:tplc="0C0A0005" w:tentative="1">
      <w:start w:val="1"/>
      <w:numFmt w:val="bullet"/>
      <w:lvlText w:val=""/>
      <w:lvlJc w:val="left"/>
      <w:pPr>
        <w:ind w:left="2196" w:hanging="360"/>
      </w:pPr>
      <w:rPr>
        <w:rFonts w:ascii="Wingdings" w:hAnsi="Wingdings" w:hint="default"/>
      </w:rPr>
    </w:lvl>
    <w:lvl w:ilvl="3" w:tplc="0C0A0001" w:tentative="1">
      <w:start w:val="1"/>
      <w:numFmt w:val="bullet"/>
      <w:lvlText w:val=""/>
      <w:lvlJc w:val="left"/>
      <w:pPr>
        <w:ind w:left="2916" w:hanging="360"/>
      </w:pPr>
      <w:rPr>
        <w:rFonts w:ascii="Symbol" w:hAnsi="Symbol" w:hint="default"/>
      </w:rPr>
    </w:lvl>
    <w:lvl w:ilvl="4" w:tplc="0C0A0003" w:tentative="1">
      <w:start w:val="1"/>
      <w:numFmt w:val="bullet"/>
      <w:lvlText w:val="o"/>
      <w:lvlJc w:val="left"/>
      <w:pPr>
        <w:ind w:left="3636" w:hanging="360"/>
      </w:pPr>
      <w:rPr>
        <w:rFonts w:ascii="Courier New" w:hAnsi="Courier New" w:cs="Courier New" w:hint="default"/>
      </w:rPr>
    </w:lvl>
    <w:lvl w:ilvl="5" w:tplc="0C0A0005" w:tentative="1">
      <w:start w:val="1"/>
      <w:numFmt w:val="bullet"/>
      <w:lvlText w:val=""/>
      <w:lvlJc w:val="left"/>
      <w:pPr>
        <w:ind w:left="4356" w:hanging="360"/>
      </w:pPr>
      <w:rPr>
        <w:rFonts w:ascii="Wingdings" w:hAnsi="Wingdings" w:hint="default"/>
      </w:rPr>
    </w:lvl>
    <w:lvl w:ilvl="6" w:tplc="0C0A0001" w:tentative="1">
      <w:start w:val="1"/>
      <w:numFmt w:val="bullet"/>
      <w:lvlText w:val=""/>
      <w:lvlJc w:val="left"/>
      <w:pPr>
        <w:ind w:left="5076" w:hanging="360"/>
      </w:pPr>
      <w:rPr>
        <w:rFonts w:ascii="Symbol" w:hAnsi="Symbol" w:hint="default"/>
      </w:rPr>
    </w:lvl>
    <w:lvl w:ilvl="7" w:tplc="0C0A0003" w:tentative="1">
      <w:start w:val="1"/>
      <w:numFmt w:val="bullet"/>
      <w:lvlText w:val="o"/>
      <w:lvlJc w:val="left"/>
      <w:pPr>
        <w:ind w:left="5796" w:hanging="360"/>
      </w:pPr>
      <w:rPr>
        <w:rFonts w:ascii="Courier New" w:hAnsi="Courier New" w:cs="Courier New" w:hint="default"/>
      </w:rPr>
    </w:lvl>
    <w:lvl w:ilvl="8" w:tplc="0C0A0005" w:tentative="1">
      <w:start w:val="1"/>
      <w:numFmt w:val="bullet"/>
      <w:lvlText w:val=""/>
      <w:lvlJc w:val="left"/>
      <w:pPr>
        <w:ind w:left="6516" w:hanging="360"/>
      </w:pPr>
      <w:rPr>
        <w:rFonts w:ascii="Wingdings" w:hAnsi="Wingdings" w:hint="default"/>
      </w:rPr>
    </w:lvl>
  </w:abstractNum>
  <w:abstractNum w:abstractNumId="7" w15:restartNumberingAfterBreak="0">
    <w:nsid w:val="20521892"/>
    <w:multiLevelType w:val="hybridMultilevel"/>
    <w:tmpl w:val="8A0C82B4"/>
    <w:lvl w:ilvl="0" w:tplc="0C0A0001">
      <w:start w:val="1"/>
      <w:numFmt w:val="bullet"/>
      <w:lvlText w:val=""/>
      <w:lvlJc w:val="left"/>
      <w:pPr>
        <w:ind w:left="1476" w:hanging="360"/>
      </w:pPr>
      <w:rPr>
        <w:rFonts w:ascii="Symbol" w:hAnsi="Symbol" w:hint="default"/>
      </w:rPr>
    </w:lvl>
    <w:lvl w:ilvl="1" w:tplc="0C0A0003">
      <w:start w:val="1"/>
      <w:numFmt w:val="bullet"/>
      <w:lvlText w:val="o"/>
      <w:lvlJc w:val="left"/>
      <w:pPr>
        <w:ind w:left="2196" w:hanging="360"/>
      </w:pPr>
      <w:rPr>
        <w:rFonts w:ascii="Courier New" w:hAnsi="Courier New" w:cs="Courier New" w:hint="default"/>
      </w:rPr>
    </w:lvl>
    <w:lvl w:ilvl="2" w:tplc="0C0A0005" w:tentative="1">
      <w:start w:val="1"/>
      <w:numFmt w:val="bullet"/>
      <w:lvlText w:val=""/>
      <w:lvlJc w:val="left"/>
      <w:pPr>
        <w:ind w:left="2916" w:hanging="360"/>
      </w:pPr>
      <w:rPr>
        <w:rFonts w:ascii="Wingdings" w:hAnsi="Wingdings" w:hint="default"/>
      </w:rPr>
    </w:lvl>
    <w:lvl w:ilvl="3" w:tplc="0C0A0001" w:tentative="1">
      <w:start w:val="1"/>
      <w:numFmt w:val="bullet"/>
      <w:lvlText w:val=""/>
      <w:lvlJc w:val="left"/>
      <w:pPr>
        <w:ind w:left="3636" w:hanging="360"/>
      </w:pPr>
      <w:rPr>
        <w:rFonts w:ascii="Symbol" w:hAnsi="Symbol" w:hint="default"/>
      </w:rPr>
    </w:lvl>
    <w:lvl w:ilvl="4" w:tplc="0C0A0003" w:tentative="1">
      <w:start w:val="1"/>
      <w:numFmt w:val="bullet"/>
      <w:lvlText w:val="o"/>
      <w:lvlJc w:val="left"/>
      <w:pPr>
        <w:ind w:left="4356" w:hanging="360"/>
      </w:pPr>
      <w:rPr>
        <w:rFonts w:ascii="Courier New" w:hAnsi="Courier New" w:cs="Courier New" w:hint="default"/>
      </w:rPr>
    </w:lvl>
    <w:lvl w:ilvl="5" w:tplc="0C0A0005" w:tentative="1">
      <w:start w:val="1"/>
      <w:numFmt w:val="bullet"/>
      <w:lvlText w:val=""/>
      <w:lvlJc w:val="left"/>
      <w:pPr>
        <w:ind w:left="5076" w:hanging="360"/>
      </w:pPr>
      <w:rPr>
        <w:rFonts w:ascii="Wingdings" w:hAnsi="Wingdings" w:hint="default"/>
      </w:rPr>
    </w:lvl>
    <w:lvl w:ilvl="6" w:tplc="0C0A0001" w:tentative="1">
      <w:start w:val="1"/>
      <w:numFmt w:val="bullet"/>
      <w:lvlText w:val=""/>
      <w:lvlJc w:val="left"/>
      <w:pPr>
        <w:ind w:left="5796" w:hanging="360"/>
      </w:pPr>
      <w:rPr>
        <w:rFonts w:ascii="Symbol" w:hAnsi="Symbol" w:hint="default"/>
      </w:rPr>
    </w:lvl>
    <w:lvl w:ilvl="7" w:tplc="0C0A0003" w:tentative="1">
      <w:start w:val="1"/>
      <w:numFmt w:val="bullet"/>
      <w:lvlText w:val="o"/>
      <w:lvlJc w:val="left"/>
      <w:pPr>
        <w:ind w:left="6516" w:hanging="360"/>
      </w:pPr>
      <w:rPr>
        <w:rFonts w:ascii="Courier New" w:hAnsi="Courier New" w:cs="Courier New" w:hint="default"/>
      </w:rPr>
    </w:lvl>
    <w:lvl w:ilvl="8" w:tplc="0C0A0005" w:tentative="1">
      <w:start w:val="1"/>
      <w:numFmt w:val="bullet"/>
      <w:lvlText w:val=""/>
      <w:lvlJc w:val="left"/>
      <w:pPr>
        <w:ind w:left="7236" w:hanging="360"/>
      </w:pPr>
      <w:rPr>
        <w:rFonts w:ascii="Wingdings" w:hAnsi="Wingdings" w:hint="default"/>
      </w:rPr>
    </w:lvl>
  </w:abstractNum>
  <w:abstractNum w:abstractNumId="8" w15:restartNumberingAfterBreak="0">
    <w:nsid w:val="21655CAC"/>
    <w:multiLevelType w:val="hybridMultilevel"/>
    <w:tmpl w:val="F30CB3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72B4681"/>
    <w:multiLevelType w:val="hybridMultilevel"/>
    <w:tmpl w:val="07B61E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360575"/>
    <w:multiLevelType w:val="hybridMultilevel"/>
    <w:tmpl w:val="13DAFB28"/>
    <w:lvl w:ilvl="0" w:tplc="0C0A0001">
      <w:start w:val="1"/>
      <w:numFmt w:val="bullet"/>
      <w:lvlText w:val=""/>
      <w:lvlJc w:val="left"/>
      <w:pPr>
        <w:ind w:left="771" w:hanging="360"/>
      </w:pPr>
      <w:rPr>
        <w:rFonts w:ascii="Symbol" w:hAnsi="Symbol" w:hint="default"/>
      </w:rPr>
    </w:lvl>
    <w:lvl w:ilvl="1" w:tplc="0C0A0003" w:tentative="1">
      <w:start w:val="1"/>
      <w:numFmt w:val="bullet"/>
      <w:lvlText w:val="o"/>
      <w:lvlJc w:val="left"/>
      <w:pPr>
        <w:ind w:left="1491" w:hanging="360"/>
      </w:pPr>
      <w:rPr>
        <w:rFonts w:ascii="Courier New" w:hAnsi="Courier New" w:cs="Courier New" w:hint="default"/>
      </w:rPr>
    </w:lvl>
    <w:lvl w:ilvl="2" w:tplc="0C0A0005" w:tentative="1">
      <w:start w:val="1"/>
      <w:numFmt w:val="bullet"/>
      <w:lvlText w:val=""/>
      <w:lvlJc w:val="left"/>
      <w:pPr>
        <w:ind w:left="2211" w:hanging="360"/>
      </w:pPr>
      <w:rPr>
        <w:rFonts w:ascii="Wingdings" w:hAnsi="Wingdings" w:hint="default"/>
      </w:rPr>
    </w:lvl>
    <w:lvl w:ilvl="3" w:tplc="0C0A0001" w:tentative="1">
      <w:start w:val="1"/>
      <w:numFmt w:val="bullet"/>
      <w:lvlText w:val=""/>
      <w:lvlJc w:val="left"/>
      <w:pPr>
        <w:ind w:left="2931" w:hanging="360"/>
      </w:pPr>
      <w:rPr>
        <w:rFonts w:ascii="Symbol" w:hAnsi="Symbol" w:hint="default"/>
      </w:rPr>
    </w:lvl>
    <w:lvl w:ilvl="4" w:tplc="0C0A0003" w:tentative="1">
      <w:start w:val="1"/>
      <w:numFmt w:val="bullet"/>
      <w:lvlText w:val="o"/>
      <w:lvlJc w:val="left"/>
      <w:pPr>
        <w:ind w:left="3651" w:hanging="360"/>
      </w:pPr>
      <w:rPr>
        <w:rFonts w:ascii="Courier New" w:hAnsi="Courier New" w:cs="Courier New" w:hint="default"/>
      </w:rPr>
    </w:lvl>
    <w:lvl w:ilvl="5" w:tplc="0C0A0005" w:tentative="1">
      <w:start w:val="1"/>
      <w:numFmt w:val="bullet"/>
      <w:lvlText w:val=""/>
      <w:lvlJc w:val="left"/>
      <w:pPr>
        <w:ind w:left="4371" w:hanging="360"/>
      </w:pPr>
      <w:rPr>
        <w:rFonts w:ascii="Wingdings" w:hAnsi="Wingdings" w:hint="default"/>
      </w:rPr>
    </w:lvl>
    <w:lvl w:ilvl="6" w:tplc="0C0A0001" w:tentative="1">
      <w:start w:val="1"/>
      <w:numFmt w:val="bullet"/>
      <w:lvlText w:val=""/>
      <w:lvlJc w:val="left"/>
      <w:pPr>
        <w:ind w:left="5091" w:hanging="360"/>
      </w:pPr>
      <w:rPr>
        <w:rFonts w:ascii="Symbol" w:hAnsi="Symbol" w:hint="default"/>
      </w:rPr>
    </w:lvl>
    <w:lvl w:ilvl="7" w:tplc="0C0A0003" w:tentative="1">
      <w:start w:val="1"/>
      <w:numFmt w:val="bullet"/>
      <w:lvlText w:val="o"/>
      <w:lvlJc w:val="left"/>
      <w:pPr>
        <w:ind w:left="5811" w:hanging="360"/>
      </w:pPr>
      <w:rPr>
        <w:rFonts w:ascii="Courier New" w:hAnsi="Courier New" w:cs="Courier New" w:hint="default"/>
      </w:rPr>
    </w:lvl>
    <w:lvl w:ilvl="8" w:tplc="0C0A0005" w:tentative="1">
      <w:start w:val="1"/>
      <w:numFmt w:val="bullet"/>
      <w:lvlText w:val=""/>
      <w:lvlJc w:val="left"/>
      <w:pPr>
        <w:ind w:left="6531" w:hanging="360"/>
      </w:pPr>
      <w:rPr>
        <w:rFonts w:ascii="Wingdings" w:hAnsi="Wingdings" w:hint="default"/>
      </w:rPr>
    </w:lvl>
  </w:abstractNum>
  <w:abstractNum w:abstractNumId="11" w15:restartNumberingAfterBreak="0">
    <w:nsid w:val="291010D6"/>
    <w:multiLevelType w:val="hybridMultilevel"/>
    <w:tmpl w:val="332A4CE0"/>
    <w:lvl w:ilvl="0" w:tplc="0409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BA63507"/>
    <w:multiLevelType w:val="hybridMultilevel"/>
    <w:tmpl w:val="D72C43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C8A7238"/>
    <w:multiLevelType w:val="hybridMultilevel"/>
    <w:tmpl w:val="275A09C4"/>
    <w:lvl w:ilvl="0" w:tplc="0409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41561D"/>
    <w:multiLevelType w:val="hybridMultilevel"/>
    <w:tmpl w:val="DB1A02F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876179"/>
    <w:multiLevelType w:val="hybridMultilevel"/>
    <w:tmpl w:val="5ED6910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606405F"/>
    <w:multiLevelType w:val="hybridMultilevel"/>
    <w:tmpl w:val="4C76DB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72C6172"/>
    <w:multiLevelType w:val="hybridMultilevel"/>
    <w:tmpl w:val="3EF0DC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80F5160"/>
    <w:multiLevelType w:val="hybridMultilevel"/>
    <w:tmpl w:val="13EEF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CE7318F"/>
    <w:multiLevelType w:val="hybridMultilevel"/>
    <w:tmpl w:val="0192B3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1342A22"/>
    <w:multiLevelType w:val="hybridMultilevel"/>
    <w:tmpl w:val="4A5C32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2D94419"/>
    <w:multiLevelType w:val="hybridMultilevel"/>
    <w:tmpl w:val="86E6B2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910ABB"/>
    <w:multiLevelType w:val="hybridMultilevel"/>
    <w:tmpl w:val="92A6517E"/>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3" w15:restartNumberingAfterBreak="0">
    <w:nsid w:val="5B005233"/>
    <w:multiLevelType w:val="hybridMultilevel"/>
    <w:tmpl w:val="6AC8060C"/>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4" w15:restartNumberingAfterBreak="0">
    <w:nsid w:val="671600F8"/>
    <w:multiLevelType w:val="hybridMultilevel"/>
    <w:tmpl w:val="D59E9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C00051"/>
    <w:multiLevelType w:val="hybridMultilevel"/>
    <w:tmpl w:val="9CF60194"/>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6" w15:restartNumberingAfterBreak="0">
    <w:nsid w:val="67F02730"/>
    <w:multiLevelType w:val="hybridMultilevel"/>
    <w:tmpl w:val="C14E5E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EB778F"/>
    <w:multiLevelType w:val="hybridMultilevel"/>
    <w:tmpl w:val="E39ED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B5241E"/>
    <w:multiLevelType w:val="hybridMultilevel"/>
    <w:tmpl w:val="74F2C7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86F02B3"/>
    <w:multiLevelType w:val="hybridMultilevel"/>
    <w:tmpl w:val="E5A8E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992388D"/>
    <w:multiLevelType w:val="hybridMultilevel"/>
    <w:tmpl w:val="294E0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AB95EE3"/>
    <w:multiLevelType w:val="multilevel"/>
    <w:tmpl w:val="ECE6C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E5228D"/>
    <w:multiLevelType w:val="hybridMultilevel"/>
    <w:tmpl w:val="77BE1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F74512D"/>
    <w:multiLevelType w:val="hybridMultilevel"/>
    <w:tmpl w:val="71541B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29903013">
    <w:abstractNumId w:val="2"/>
  </w:num>
  <w:num w:numId="2" w16cid:durableId="472143129">
    <w:abstractNumId w:val="1"/>
  </w:num>
  <w:num w:numId="3" w16cid:durableId="284579535">
    <w:abstractNumId w:val="18"/>
  </w:num>
  <w:num w:numId="4" w16cid:durableId="876159446">
    <w:abstractNumId w:val="13"/>
  </w:num>
  <w:num w:numId="5" w16cid:durableId="81688864">
    <w:abstractNumId w:val="11"/>
  </w:num>
  <w:num w:numId="6" w16cid:durableId="2119136783">
    <w:abstractNumId w:val="9"/>
  </w:num>
  <w:num w:numId="7" w16cid:durableId="542207937">
    <w:abstractNumId w:val="24"/>
  </w:num>
  <w:num w:numId="8" w16cid:durableId="1670477745">
    <w:abstractNumId w:val="33"/>
  </w:num>
  <w:num w:numId="9" w16cid:durableId="12656406">
    <w:abstractNumId w:val="6"/>
  </w:num>
  <w:num w:numId="10" w16cid:durableId="436565386">
    <w:abstractNumId w:val="15"/>
  </w:num>
  <w:num w:numId="11" w16cid:durableId="59865171">
    <w:abstractNumId w:val="27"/>
  </w:num>
  <w:num w:numId="12" w16cid:durableId="1737431833">
    <w:abstractNumId w:val="20"/>
  </w:num>
  <w:num w:numId="13" w16cid:durableId="660043117">
    <w:abstractNumId w:val="4"/>
  </w:num>
  <w:num w:numId="14" w16cid:durableId="1877691323">
    <w:abstractNumId w:val="3"/>
  </w:num>
  <w:num w:numId="15" w16cid:durableId="852231011">
    <w:abstractNumId w:val="17"/>
  </w:num>
  <w:num w:numId="16" w16cid:durableId="2035112230">
    <w:abstractNumId w:val="7"/>
  </w:num>
  <w:num w:numId="17" w16cid:durableId="352540304">
    <w:abstractNumId w:val="21"/>
  </w:num>
  <w:num w:numId="18" w16cid:durableId="835804508">
    <w:abstractNumId w:val="26"/>
  </w:num>
  <w:num w:numId="19" w16cid:durableId="1973249750">
    <w:abstractNumId w:val="0"/>
  </w:num>
  <w:num w:numId="20" w16cid:durableId="1136727725">
    <w:abstractNumId w:val="23"/>
  </w:num>
  <w:num w:numId="21" w16cid:durableId="77678743">
    <w:abstractNumId w:val="12"/>
  </w:num>
  <w:num w:numId="22" w16cid:durableId="963582154">
    <w:abstractNumId w:val="29"/>
  </w:num>
  <w:num w:numId="23" w16cid:durableId="1439179560">
    <w:abstractNumId w:val="22"/>
  </w:num>
  <w:num w:numId="24" w16cid:durableId="845825324">
    <w:abstractNumId w:val="8"/>
  </w:num>
  <w:num w:numId="25" w16cid:durableId="1707682881">
    <w:abstractNumId w:val="30"/>
  </w:num>
  <w:num w:numId="26" w16cid:durableId="2080011748">
    <w:abstractNumId w:val="32"/>
  </w:num>
  <w:num w:numId="27" w16cid:durableId="1626694288">
    <w:abstractNumId w:val="25"/>
  </w:num>
  <w:num w:numId="28" w16cid:durableId="120659337">
    <w:abstractNumId w:val="19"/>
  </w:num>
  <w:num w:numId="29" w16cid:durableId="167642626">
    <w:abstractNumId w:val="5"/>
  </w:num>
  <w:num w:numId="30" w16cid:durableId="887760453">
    <w:abstractNumId w:val="31"/>
  </w:num>
  <w:num w:numId="31" w16cid:durableId="1454592833">
    <w:abstractNumId w:val="28"/>
  </w:num>
  <w:num w:numId="32" w16cid:durableId="903030850">
    <w:abstractNumId w:val="14"/>
  </w:num>
  <w:num w:numId="33" w16cid:durableId="2044087417">
    <w:abstractNumId w:val="10"/>
  </w:num>
  <w:num w:numId="34" w16cid:durableId="203307338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1BEF"/>
    <w:rsid w:val="00030C24"/>
    <w:rsid w:val="0003205E"/>
    <w:rsid w:val="00042F8D"/>
    <w:rsid w:val="000451DF"/>
    <w:rsid w:val="000455B2"/>
    <w:rsid w:val="00071E71"/>
    <w:rsid w:val="00075A6A"/>
    <w:rsid w:val="00083516"/>
    <w:rsid w:val="00087BA4"/>
    <w:rsid w:val="00093F00"/>
    <w:rsid w:val="000A4C96"/>
    <w:rsid w:val="000B316A"/>
    <w:rsid w:val="000B764B"/>
    <w:rsid w:val="000D5428"/>
    <w:rsid w:val="000E0ECE"/>
    <w:rsid w:val="000F0843"/>
    <w:rsid w:val="000F5FF7"/>
    <w:rsid w:val="0010535B"/>
    <w:rsid w:val="00110006"/>
    <w:rsid w:val="00113198"/>
    <w:rsid w:val="001134FE"/>
    <w:rsid w:val="0012325D"/>
    <w:rsid w:val="0014744D"/>
    <w:rsid w:val="00157285"/>
    <w:rsid w:val="00166AF7"/>
    <w:rsid w:val="00180596"/>
    <w:rsid w:val="00184F0E"/>
    <w:rsid w:val="001A3CDA"/>
    <w:rsid w:val="001D2422"/>
    <w:rsid w:val="001D38F2"/>
    <w:rsid w:val="001E4068"/>
    <w:rsid w:val="001E59CA"/>
    <w:rsid w:val="001E5CCD"/>
    <w:rsid w:val="001E7A42"/>
    <w:rsid w:val="00202869"/>
    <w:rsid w:val="00236195"/>
    <w:rsid w:val="00236DAE"/>
    <w:rsid w:val="002405B3"/>
    <w:rsid w:val="0024216C"/>
    <w:rsid w:val="00251B43"/>
    <w:rsid w:val="00273876"/>
    <w:rsid w:val="00292378"/>
    <w:rsid w:val="00295C8C"/>
    <w:rsid w:val="0029666B"/>
    <w:rsid w:val="002976A7"/>
    <w:rsid w:val="002A1FE5"/>
    <w:rsid w:val="002A56EE"/>
    <w:rsid w:val="002B1C35"/>
    <w:rsid w:val="002B271B"/>
    <w:rsid w:val="002C5142"/>
    <w:rsid w:val="002C6BD7"/>
    <w:rsid w:val="002E3690"/>
    <w:rsid w:val="002F0AAA"/>
    <w:rsid w:val="003046F9"/>
    <w:rsid w:val="00312FA5"/>
    <w:rsid w:val="003157D9"/>
    <w:rsid w:val="00320B74"/>
    <w:rsid w:val="00337564"/>
    <w:rsid w:val="00341E31"/>
    <w:rsid w:val="003525EA"/>
    <w:rsid w:val="0035549E"/>
    <w:rsid w:val="0037450D"/>
    <w:rsid w:val="00380929"/>
    <w:rsid w:val="00384747"/>
    <w:rsid w:val="00384AA5"/>
    <w:rsid w:val="003900E2"/>
    <w:rsid w:val="003A42F3"/>
    <w:rsid w:val="003B1BEF"/>
    <w:rsid w:val="003B2314"/>
    <w:rsid w:val="003C72CB"/>
    <w:rsid w:val="003D03B3"/>
    <w:rsid w:val="003E09A2"/>
    <w:rsid w:val="003F270C"/>
    <w:rsid w:val="00400088"/>
    <w:rsid w:val="004210F1"/>
    <w:rsid w:val="004371FF"/>
    <w:rsid w:val="00437F8E"/>
    <w:rsid w:val="00443D53"/>
    <w:rsid w:val="004477D8"/>
    <w:rsid w:val="00457305"/>
    <w:rsid w:val="004575B5"/>
    <w:rsid w:val="00471191"/>
    <w:rsid w:val="0048351D"/>
    <w:rsid w:val="0049173B"/>
    <w:rsid w:val="00492A61"/>
    <w:rsid w:val="004B2908"/>
    <w:rsid w:val="004C0CC3"/>
    <w:rsid w:val="004C3F2F"/>
    <w:rsid w:val="004D609E"/>
    <w:rsid w:val="00513BFC"/>
    <w:rsid w:val="00514478"/>
    <w:rsid w:val="00515663"/>
    <w:rsid w:val="00553BEC"/>
    <w:rsid w:val="00553EF0"/>
    <w:rsid w:val="0056585F"/>
    <w:rsid w:val="00567A20"/>
    <w:rsid w:val="005744C6"/>
    <w:rsid w:val="0059011E"/>
    <w:rsid w:val="00596F3F"/>
    <w:rsid w:val="00597082"/>
    <w:rsid w:val="005A77B2"/>
    <w:rsid w:val="005B2A3D"/>
    <w:rsid w:val="005B2DC5"/>
    <w:rsid w:val="005B36D7"/>
    <w:rsid w:val="005B6D2A"/>
    <w:rsid w:val="005C07E1"/>
    <w:rsid w:val="005D07C9"/>
    <w:rsid w:val="006071B8"/>
    <w:rsid w:val="00612EB6"/>
    <w:rsid w:val="006164ED"/>
    <w:rsid w:val="00621FE2"/>
    <w:rsid w:val="00625A00"/>
    <w:rsid w:val="00644FED"/>
    <w:rsid w:val="006600C5"/>
    <w:rsid w:val="00665BF1"/>
    <w:rsid w:val="00693119"/>
    <w:rsid w:val="006A0E08"/>
    <w:rsid w:val="006A1046"/>
    <w:rsid w:val="006B3EB3"/>
    <w:rsid w:val="006B58AB"/>
    <w:rsid w:val="006C5A3E"/>
    <w:rsid w:val="006D6DD9"/>
    <w:rsid w:val="007245A8"/>
    <w:rsid w:val="00730FEC"/>
    <w:rsid w:val="0075557E"/>
    <w:rsid w:val="00785B37"/>
    <w:rsid w:val="00785ED8"/>
    <w:rsid w:val="00787E56"/>
    <w:rsid w:val="007A1C14"/>
    <w:rsid w:val="007A4D70"/>
    <w:rsid w:val="007E6EDC"/>
    <w:rsid w:val="00805CBF"/>
    <w:rsid w:val="008072A6"/>
    <w:rsid w:val="008104BD"/>
    <w:rsid w:val="00813C07"/>
    <w:rsid w:val="008334AC"/>
    <w:rsid w:val="008356FC"/>
    <w:rsid w:val="008367C3"/>
    <w:rsid w:val="0084179F"/>
    <w:rsid w:val="00845CB1"/>
    <w:rsid w:val="00862A9A"/>
    <w:rsid w:val="008636FC"/>
    <w:rsid w:val="00870E86"/>
    <w:rsid w:val="00884145"/>
    <w:rsid w:val="008917A5"/>
    <w:rsid w:val="008A3F46"/>
    <w:rsid w:val="008A5B58"/>
    <w:rsid w:val="008B000C"/>
    <w:rsid w:val="008C26BC"/>
    <w:rsid w:val="008D37DF"/>
    <w:rsid w:val="008E643E"/>
    <w:rsid w:val="008E7152"/>
    <w:rsid w:val="008F04EC"/>
    <w:rsid w:val="00900F4F"/>
    <w:rsid w:val="00902E4E"/>
    <w:rsid w:val="0090794F"/>
    <w:rsid w:val="009152CF"/>
    <w:rsid w:val="00920549"/>
    <w:rsid w:val="00945AA4"/>
    <w:rsid w:val="00972873"/>
    <w:rsid w:val="00983F33"/>
    <w:rsid w:val="00985529"/>
    <w:rsid w:val="009917AE"/>
    <w:rsid w:val="009A57C2"/>
    <w:rsid w:val="009A60E8"/>
    <w:rsid w:val="009B1904"/>
    <w:rsid w:val="009B6836"/>
    <w:rsid w:val="009C29CF"/>
    <w:rsid w:val="009C6CAE"/>
    <w:rsid w:val="009C7D14"/>
    <w:rsid w:val="009D3BEF"/>
    <w:rsid w:val="009E651A"/>
    <w:rsid w:val="009F4FE7"/>
    <w:rsid w:val="00A00E0E"/>
    <w:rsid w:val="00A0127E"/>
    <w:rsid w:val="00A05E5E"/>
    <w:rsid w:val="00A13147"/>
    <w:rsid w:val="00A20A73"/>
    <w:rsid w:val="00A41DCD"/>
    <w:rsid w:val="00A42996"/>
    <w:rsid w:val="00A5217A"/>
    <w:rsid w:val="00A600CB"/>
    <w:rsid w:val="00A70A3D"/>
    <w:rsid w:val="00A81CDD"/>
    <w:rsid w:val="00A83B10"/>
    <w:rsid w:val="00A8543B"/>
    <w:rsid w:val="00A95928"/>
    <w:rsid w:val="00AB3AB8"/>
    <w:rsid w:val="00AB511E"/>
    <w:rsid w:val="00AD022C"/>
    <w:rsid w:val="00AF21D5"/>
    <w:rsid w:val="00B0284B"/>
    <w:rsid w:val="00B255C4"/>
    <w:rsid w:val="00B344C4"/>
    <w:rsid w:val="00B63FF7"/>
    <w:rsid w:val="00B676B7"/>
    <w:rsid w:val="00BA3012"/>
    <w:rsid w:val="00BB0CAF"/>
    <w:rsid w:val="00BB32F9"/>
    <w:rsid w:val="00BC094C"/>
    <w:rsid w:val="00BC20F0"/>
    <w:rsid w:val="00BC2246"/>
    <w:rsid w:val="00BC3288"/>
    <w:rsid w:val="00BD11DA"/>
    <w:rsid w:val="00BD15C8"/>
    <w:rsid w:val="00BD2E1D"/>
    <w:rsid w:val="00BD5D8E"/>
    <w:rsid w:val="00BE0866"/>
    <w:rsid w:val="00BF7F18"/>
    <w:rsid w:val="00C01BDB"/>
    <w:rsid w:val="00C344DB"/>
    <w:rsid w:val="00C35EFA"/>
    <w:rsid w:val="00C53E23"/>
    <w:rsid w:val="00C62109"/>
    <w:rsid w:val="00C75A62"/>
    <w:rsid w:val="00CA7F50"/>
    <w:rsid w:val="00CB592C"/>
    <w:rsid w:val="00CB61DA"/>
    <w:rsid w:val="00CB714E"/>
    <w:rsid w:val="00CE0487"/>
    <w:rsid w:val="00CF21D1"/>
    <w:rsid w:val="00D0550F"/>
    <w:rsid w:val="00D20CA4"/>
    <w:rsid w:val="00D21314"/>
    <w:rsid w:val="00D2221C"/>
    <w:rsid w:val="00D31976"/>
    <w:rsid w:val="00D36889"/>
    <w:rsid w:val="00D5047F"/>
    <w:rsid w:val="00D62A4B"/>
    <w:rsid w:val="00D65321"/>
    <w:rsid w:val="00D7104A"/>
    <w:rsid w:val="00D726C4"/>
    <w:rsid w:val="00D81C47"/>
    <w:rsid w:val="00DA47DC"/>
    <w:rsid w:val="00DB1345"/>
    <w:rsid w:val="00DD3EB1"/>
    <w:rsid w:val="00DE4A56"/>
    <w:rsid w:val="00DF3889"/>
    <w:rsid w:val="00E03545"/>
    <w:rsid w:val="00E1697A"/>
    <w:rsid w:val="00E2209F"/>
    <w:rsid w:val="00E27D82"/>
    <w:rsid w:val="00E505EA"/>
    <w:rsid w:val="00E853E7"/>
    <w:rsid w:val="00E94B69"/>
    <w:rsid w:val="00EB4368"/>
    <w:rsid w:val="00EB4D42"/>
    <w:rsid w:val="00EC0C71"/>
    <w:rsid w:val="00F011E3"/>
    <w:rsid w:val="00F0536F"/>
    <w:rsid w:val="00F0584A"/>
    <w:rsid w:val="00F10F04"/>
    <w:rsid w:val="00F21091"/>
    <w:rsid w:val="00F31FCA"/>
    <w:rsid w:val="00F35EC5"/>
    <w:rsid w:val="00F36339"/>
    <w:rsid w:val="00F37262"/>
    <w:rsid w:val="00F37DD4"/>
    <w:rsid w:val="00F523A6"/>
    <w:rsid w:val="00F614AE"/>
    <w:rsid w:val="00F750AA"/>
    <w:rsid w:val="00F7640B"/>
    <w:rsid w:val="00FA3D40"/>
    <w:rsid w:val="00FC72D6"/>
    <w:rsid w:val="00FD234C"/>
    <w:rsid w:val="00FD794D"/>
    <w:rsid w:val="00FF3512"/>
    <w:rsid w:val="00FF58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9BE02"/>
  <w15:chartTrackingRefBased/>
  <w15:docId w15:val="{CE0E9D5A-69EA-49EC-9275-1253AD8E6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86A"/>
  </w:style>
  <w:style w:type="paragraph" w:styleId="Ttulo2">
    <w:name w:val="heading 2"/>
    <w:basedOn w:val="Normal"/>
    <w:next w:val="Normal"/>
    <w:link w:val="Ttulo2Car"/>
    <w:uiPriority w:val="9"/>
    <w:unhideWhenUsed/>
    <w:qFormat/>
    <w:rsid w:val="00612EB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85ED8"/>
    <w:pPr>
      <w:keepNext/>
      <w:keepLines/>
      <w:spacing w:before="40" w:after="0"/>
      <w:outlineLvl w:val="2"/>
    </w:pPr>
    <w:rPr>
      <w:rFonts w:asciiTheme="majorHAnsi" w:eastAsiaTheme="majorEastAsia" w:hAnsiTheme="majorHAnsi" w:cstheme="majorBidi"/>
      <w:noProof/>
      <w:color w:val="1F3763"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95928"/>
    <w:pPr>
      <w:ind w:left="720"/>
      <w:contextualSpacing/>
    </w:pPr>
  </w:style>
  <w:style w:type="paragraph" w:styleId="Textonotapie">
    <w:name w:val="footnote text"/>
    <w:basedOn w:val="Normal"/>
    <w:link w:val="TextonotapieCar"/>
    <w:uiPriority w:val="99"/>
    <w:semiHidden/>
    <w:unhideWhenUsed/>
    <w:rsid w:val="0011319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13198"/>
    <w:rPr>
      <w:sz w:val="20"/>
      <w:szCs w:val="20"/>
    </w:rPr>
  </w:style>
  <w:style w:type="character" w:styleId="Refdenotaalpie">
    <w:name w:val="footnote reference"/>
    <w:basedOn w:val="Fuentedeprrafopredeter"/>
    <w:uiPriority w:val="99"/>
    <w:semiHidden/>
    <w:unhideWhenUsed/>
    <w:rsid w:val="00113198"/>
    <w:rPr>
      <w:vertAlign w:val="superscript"/>
    </w:rPr>
  </w:style>
  <w:style w:type="table" w:styleId="Tablaconcuadrcula">
    <w:name w:val="Table Grid"/>
    <w:basedOn w:val="Tablanormal"/>
    <w:uiPriority w:val="39"/>
    <w:rsid w:val="00D31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371FF"/>
    <w:rPr>
      <w:color w:val="0563C1" w:themeColor="hyperlink"/>
      <w:u w:val="single"/>
    </w:rPr>
  </w:style>
  <w:style w:type="character" w:styleId="Mencinsinresolver">
    <w:name w:val="Unresolved Mention"/>
    <w:basedOn w:val="Fuentedeprrafopredeter"/>
    <w:uiPriority w:val="99"/>
    <w:semiHidden/>
    <w:unhideWhenUsed/>
    <w:rsid w:val="004371FF"/>
    <w:rPr>
      <w:color w:val="605E5C"/>
      <w:shd w:val="clear" w:color="auto" w:fill="E1DFDD"/>
    </w:rPr>
  </w:style>
  <w:style w:type="paragraph" w:styleId="Descripcin">
    <w:name w:val="caption"/>
    <w:basedOn w:val="Normal"/>
    <w:next w:val="Normal"/>
    <w:uiPriority w:val="35"/>
    <w:unhideWhenUsed/>
    <w:qFormat/>
    <w:rsid w:val="00972873"/>
    <w:pPr>
      <w:spacing w:after="200" w:line="240" w:lineRule="auto"/>
    </w:pPr>
    <w:rPr>
      <w:i/>
      <w:iCs/>
      <w:color w:val="44546A" w:themeColor="text2"/>
      <w:sz w:val="18"/>
      <w:szCs w:val="18"/>
    </w:rPr>
  </w:style>
  <w:style w:type="paragraph" w:customStyle="1" w:styleId="Default">
    <w:name w:val="Default"/>
    <w:rsid w:val="00BC20F0"/>
    <w:pPr>
      <w:autoSpaceDE w:val="0"/>
      <w:autoSpaceDN w:val="0"/>
      <w:adjustRightInd w:val="0"/>
      <w:spacing w:after="0" w:line="240" w:lineRule="auto"/>
    </w:pPr>
    <w:rPr>
      <w:rFonts w:ascii="Arial" w:hAnsi="Arial" w:cs="Arial"/>
      <w:color w:val="000000"/>
      <w:sz w:val="24"/>
      <w:szCs w:val="24"/>
    </w:rPr>
  </w:style>
  <w:style w:type="character" w:customStyle="1" w:styleId="Ttulo3Car">
    <w:name w:val="Título 3 Car"/>
    <w:basedOn w:val="Fuentedeprrafopredeter"/>
    <w:link w:val="Ttulo3"/>
    <w:uiPriority w:val="9"/>
    <w:rsid w:val="00785ED8"/>
    <w:rPr>
      <w:rFonts w:asciiTheme="majorHAnsi" w:eastAsiaTheme="majorEastAsia" w:hAnsiTheme="majorHAnsi" w:cstheme="majorBidi"/>
      <w:noProof/>
      <w:color w:val="1F3763" w:themeColor="accent1" w:themeShade="7F"/>
      <w:sz w:val="24"/>
      <w:szCs w:val="24"/>
      <w:lang w:val="es-ES_tradnl"/>
    </w:rPr>
  </w:style>
  <w:style w:type="paragraph" w:styleId="NormalWeb">
    <w:name w:val="Normal (Web)"/>
    <w:basedOn w:val="Normal"/>
    <w:uiPriority w:val="99"/>
    <w:unhideWhenUsed/>
    <w:rsid w:val="00785ED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CdigoHTML">
    <w:name w:val="HTML Code"/>
    <w:basedOn w:val="Fuentedeprrafopredeter"/>
    <w:uiPriority w:val="99"/>
    <w:semiHidden/>
    <w:unhideWhenUsed/>
    <w:rsid w:val="00785ED8"/>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785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785ED8"/>
    <w:rPr>
      <w:rFonts w:ascii="Courier New" w:eastAsia="Times New Roman" w:hAnsi="Courier New" w:cs="Courier New"/>
      <w:sz w:val="20"/>
      <w:szCs w:val="20"/>
      <w:lang w:eastAsia="es-ES"/>
    </w:rPr>
  </w:style>
  <w:style w:type="character" w:styleId="nfasis">
    <w:name w:val="Emphasis"/>
    <w:basedOn w:val="Fuentedeprrafopredeter"/>
    <w:uiPriority w:val="20"/>
    <w:qFormat/>
    <w:rsid w:val="001D38F2"/>
    <w:rPr>
      <w:i/>
      <w:iCs/>
    </w:rPr>
  </w:style>
  <w:style w:type="character" w:customStyle="1" w:styleId="pspdfkit-6fq5ysqkmc2gc1fek9b659qfh8">
    <w:name w:val="pspdfkit-6fq5ysqkmc2gc1fek9b659qfh8"/>
    <w:basedOn w:val="Fuentedeprrafopredeter"/>
    <w:rsid w:val="000F5FF7"/>
  </w:style>
  <w:style w:type="character" w:customStyle="1" w:styleId="hljs-string">
    <w:name w:val="hljs-string"/>
    <w:basedOn w:val="Fuentedeprrafopredeter"/>
    <w:rsid w:val="00BD2E1D"/>
  </w:style>
  <w:style w:type="character" w:customStyle="1" w:styleId="hljs-comment">
    <w:name w:val="hljs-comment"/>
    <w:basedOn w:val="Fuentedeprrafopredeter"/>
    <w:rsid w:val="00BD2E1D"/>
  </w:style>
  <w:style w:type="character" w:customStyle="1" w:styleId="hljs-keyword">
    <w:name w:val="hljs-keyword"/>
    <w:basedOn w:val="Fuentedeprrafopredeter"/>
    <w:rsid w:val="00BD2E1D"/>
  </w:style>
  <w:style w:type="character" w:customStyle="1" w:styleId="hljs-builtin">
    <w:name w:val="hljs-built_in"/>
    <w:basedOn w:val="Fuentedeprrafopredeter"/>
    <w:rsid w:val="00BD2E1D"/>
  </w:style>
  <w:style w:type="character" w:customStyle="1" w:styleId="hljs-subst">
    <w:name w:val="hljs-subst"/>
    <w:basedOn w:val="Fuentedeprrafopredeter"/>
    <w:rsid w:val="00BD2E1D"/>
  </w:style>
  <w:style w:type="character" w:customStyle="1" w:styleId="hljs-variable">
    <w:name w:val="hljs-variable"/>
    <w:basedOn w:val="Fuentedeprrafopredeter"/>
    <w:rsid w:val="00BD2E1D"/>
  </w:style>
  <w:style w:type="character" w:customStyle="1" w:styleId="kw3">
    <w:name w:val="kw3"/>
    <w:basedOn w:val="Fuentedeprrafopredeter"/>
    <w:rsid w:val="0024216C"/>
  </w:style>
  <w:style w:type="character" w:customStyle="1" w:styleId="sy0">
    <w:name w:val="sy0"/>
    <w:basedOn w:val="Fuentedeprrafopredeter"/>
    <w:rsid w:val="0024216C"/>
  </w:style>
  <w:style w:type="character" w:customStyle="1" w:styleId="pl-k">
    <w:name w:val="pl-k"/>
    <w:basedOn w:val="Fuentedeprrafopredeter"/>
    <w:rsid w:val="003157D9"/>
  </w:style>
  <w:style w:type="character" w:customStyle="1" w:styleId="pl-smi">
    <w:name w:val="pl-smi"/>
    <w:basedOn w:val="Fuentedeprrafopredeter"/>
    <w:rsid w:val="003157D9"/>
  </w:style>
  <w:style w:type="character" w:styleId="Hipervnculovisitado">
    <w:name w:val="FollowedHyperlink"/>
    <w:basedOn w:val="Fuentedeprrafopredeter"/>
    <w:uiPriority w:val="99"/>
    <w:semiHidden/>
    <w:unhideWhenUsed/>
    <w:rsid w:val="008C26BC"/>
    <w:rPr>
      <w:color w:val="954F72" w:themeColor="followedHyperlink"/>
      <w:u w:val="single"/>
    </w:rPr>
  </w:style>
  <w:style w:type="character" w:customStyle="1" w:styleId="Ttulo2Car">
    <w:name w:val="Título 2 Car"/>
    <w:basedOn w:val="Fuentedeprrafopredeter"/>
    <w:link w:val="Ttulo2"/>
    <w:uiPriority w:val="9"/>
    <w:rsid w:val="00612EB6"/>
    <w:rPr>
      <w:rFonts w:asciiTheme="majorHAnsi" w:eastAsiaTheme="majorEastAsia" w:hAnsiTheme="majorHAnsi" w:cstheme="majorBidi"/>
      <w:color w:val="2F5496" w:themeColor="accent1" w:themeShade="BF"/>
      <w:sz w:val="26"/>
      <w:szCs w:val="26"/>
    </w:rPr>
  </w:style>
  <w:style w:type="paragraph" w:styleId="Bibliografa">
    <w:name w:val="Bibliography"/>
    <w:basedOn w:val="Normal"/>
    <w:next w:val="Normal"/>
    <w:uiPriority w:val="37"/>
    <w:unhideWhenUsed/>
    <w:rsid w:val="00612EB6"/>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71549">
      <w:bodyDiv w:val="1"/>
      <w:marLeft w:val="0"/>
      <w:marRight w:val="0"/>
      <w:marTop w:val="0"/>
      <w:marBottom w:val="0"/>
      <w:divBdr>
        <w:top w:val="none" w:sz="0" w:space="0" w:color="auto"/>
        <w:left w:val="none" w:sz="0" w:space="0" w:color="auto"/>
        <w:bottom w:val="none" w:sz="0" w:space="0" w:color="auto"/>
        <w:right w:val="none" w:sz="0" w:space="0" w:color="auto"/>
      </w:divBdr>
      <w:divsChild>
        <w:div w:id="472989710">
          <w:marLeft w:val="0"/>
          <w:marRight w:val="0"/>
          <w:marTop w:val="0"/>
          <w:marBottom w:val="0"/>
          <w:divBdr>
            <w:top w:val="none" w:sz="0" w:space="0" w:color="auto"/>
            <w:left w:val="none" w:sz="0" w:space="0" w:color="auto"/>
            <w:bottom w:val="none" w:sz="0" w:space="0" w:color="auto"/>
            <w:right w:val="none" w:sz="0" w:space="0" w:color="auto"/>
          </w:divBdr>
          <w:divsChild>
            <w:div w:id="304968337">
              <w:marLeft w:val="0"/>
              <w:marRight w:val="0"/>
              <w:marTop w:val="0"/>
              <w:marBottom w:val="0"/>
              <w:divBdr>
                <w:top w:val="none" w:sz="0" w:space="0" w:color="auto"/>
                <w:left w:val="none" w:sz="0" w:space="0" w:color="auto"/>
                <w:bottom w:val="none" w:sz="0" w:space="0" w:color="auto"/>
                <w:right w:val="none" w:sz="0" w:space="0" w:color="auto"/>
              </w:divBdr>
            </w:div>
            <w:div w:id="1117989338">
              <w:marLeft w:val="0"/>
              <w:marRight w:val="0"/>
              <w:marTop w:val="0"/>
              <w:marBottom w:val="0"/>
              <w:divBdr>
                <w:top w:val="none" w:sz="0" w:space="0" w:color="auto"/>
                <w:left w:val="none" w:sz="0" w:space="0" w:color="auto"/>
                <w:bottom w:val="none" w:sz="0" w:space="0" w:color="auto"/>
                <w:right w:val="none" w:sz="0" w:space="0" w:color="auto"/>
              </w:divBdr>
            </w:div>
            <w:div w:id="542525733">
              <w:marLeft w:val="0"/>
              <w:marRight w:val="0"/>
              <w:marTop w:val="0"/>
              <w:marBottom w:val="0"/>
              <w:divBdr>
                <w:top w:val="none" w:sz="0" w:space="0" w:color="auto"/>
                <w:left w:val="none" w:sz="0" w:space="0" w:color="auto"/>
                <w:bottom w:val="none" w:sz="0" w:space="0" w:color="auto"/>
                <w:right w:val="none" w:sz="0" w:space="0" w:color="auto"/>
              </w:divBdr>
            </w:div>
            <w:div w:id="900096570">
              <w:marLeft w:val="0"/>
              <w:marRight w:val="0"/>
              <w:marTop w:val="0"/>
              <w:marBottom w:val="0"/>
              <w:divBdr>
                <w:top w:val="none" w:sz="0" w:space="0" w:color="auto"/>
                <w:left w:val="none" w:sz="0" w:space="0" w:color="auto"/>
                <w:bottom w:val="none" w:sz="0" w:space="0" w:color="auto"/>
                <w:right w:val="none" w:sz="0" w:space="0" w:color="auto"/>
              </w:divBdr>
            </w:div>
            <w:div w:id="167865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758416">
      <w:bodyDiv w:val="1"/>
      <w:marLeft w:val="0"/>
      <w:marRight w:val="0"/>
      <w:marTop w:val="0"/>
      <w:marBottom w:val="0"/>
      <w:divBdr>
        <w:top w:val="none" w:sz="0" w:space="0" w:color="auto"/>
        <w:left w:val="none" w:sz="0" w:space="0" w:color="auto"/>
        <w:bottom w:val="none" w:sz="0" w:space="0" w:color="auto"/>
        <w:right w:val="none" w:sz="0" w:space="0" w:color="auto"/>
      </w:divBdr>
    </w:div>
    <w:div w:id="265693171">
      <w:bodyDiv w:val="1"/>
      <w:marLeft w:val="0"/>
      <w:marRight w:val="0"/>
      <w:marTop w:val="0"/>
      <w:marBottom w:val="0"/>
      <w:divBdr>
        <w:top w:val="none" w:sz="0" w:space="0" w:color="auto"/>
        <w:left w:val="none" w:sz="0" w:space="0" w:color="auto"/>
        <w:bottom w:val="none" w:sz="0" w:space="0" w:color="auto"/>
        <w:right w:val="none" w:sz="0" w:space="0" w:color="auto"/>
      </w:divBdr>
    </w:div>
    <w:div w:id="494612362">
      <w:bodyDiv w:val="1"/>
      <w:marLeft w:val="0"/>
      <w:marRight w:val="0"/>
      <w:marTop w:val="0"/>
      <w:marBottom w:val="0"/>
      <w:divBdr>
        <w:top w:val="none" w:sz="0" w:space="0" w:color="auto"/>
        <w:left w:val="none" w:sz="0" w:space="0" w:color="auto"/>
        <w:bottom w:val="none" w:sz="0" w:space="0" w:color="auto"/>
        <w:right w:val="none" w:sz="0" w:space="0" w:color="auto"/>
      </w:divBdr>
    </w:div>
    <w:div w:id="604313553">
      <w:bodyDiv w:val="1"/>
      <w:marLeft w:val="0"/>
      <w:marRight w:val="0"/>
      <w:marTop w:val="0"/>
      <w:marBottom w:val="0"/>
      <w:divBdr>
        <w:top w:val="none" w:sz="0" w:space="0" w:color="auto"/>
        <w:left w:val="none" w:sz="0" w:space="0" w:color="auto"/>
        <w:bottom w:val="none" w:sz="0" w:space="0" w:color="auto"/>
        <w:right w:val="none" w:sz="0" w:space="0" w:color="auto"/>
      </w:divBdr>
    </w:div>
    <w:div w:id="972640892">
      <w:bodyDiv w:val="1"/>
      <w:marLeft w:val="0"/>
      <w:marRight w:val="0"/>
      <w:marTop w:val="0"/>
      <w:marBottom w:val="0"/>
      <w:divBdr>
        <w:top w:val="none" w:sz="0" w:space="0" w:color="auto"/>
        <w:left w:val="none" w:sz="0" w:space="0" w:color="auto"/>
        <w:bottom w:val="none" w:sz="0" w:space="0" w:color="auto"/>
        <w:right w:val="none" w:sz="0" w:space="0" w:color="auto"/>
      </w:divBdr>
      <w:divsChild>
        <w:div w:id="897667986">
          <w:marLeft w:val="0"/>
          <w:marRight w:val="0"/>
          <w:marTop w:val="0"/>
          <w:marBottom w:val="0"/>
          <w:divBdr>
            <w:top w:val="none" w:sz="0" w:space="0" w:color="auto"/>
            <w:left w:val="none" w:sz="0" w:space="0" w:color="auto"/>
            <w:bottom w:val="none" w:sz="0" w:space="0" w:color="auto"/>
            <w:right w:val="none" w:sz="0" w:space="0" w:color="auto"/>
          </w:divBdr>
          <w:divsChild>
            <w:div w:id="984697587">
              <w:marLeft w:val="0"/>
              <w:marRight w:val="0"/>
              <w:marTop w:val="0"/>
              <w:marBottom w:val="0"/>
              <w:divBdr>
                <w:top w:val="none" w:sz="0" w:space="0" w:color="auto"/>
                <w:left w:val="none" w:sz="0" w:space="0" w:color="auto"/>
                <w:bottom w:val="none" w:sz="0" w:space="0" w:color="auto"/>
                <w:right w:val="none" w:sz="0" w:space="0" w:color="auto"/>
              </w:divBdr>
            </w:div>
            <w:div w:id="1541355322">
              <w:marLeft w:val="0"/>
              <w:marRight w:val="0"/>
              <w:marTop w:val="0"/>
              <w:marBottom w:val="0"/>
              <w:divBdr>
                <w:top w:val="none" w:sz="0" w:space="0" w:color="auto"/>
                <w:left w:val="none" w:sz="0" w:space="0" w:color="auto"/>
                <w:bottom w:val="none" w:sz="0" w:space="0" w:color="auto"/>
                <w:right w:val="none" w:sz="0" w:space="0" w:color="auto"/>
              </w:divBdr>
            </w:div>
            <w:div w:id="90040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59704">
      <w:bodyDiv w:val="1"/>
      <w:marLeft w:val="0"/>
      <w:marRight w:val="0"/>
      <w:marTop w:val="0"/>
      <w:marBottom w:val="0"/>
      <w:divBdr>
        <w:top w:val="none" w:sz="0" w:space="0" w:color="auto"/>
        <w:left w:val="none" w:sz="0" w:space="0" w:color="auto"/>
        <w:bottom w:val="none" w:sz="0" w:space="0" w:color="auto"/>
        <w:right w:val="none" w:sz="0" w:space="0" w:color="auto"/>
      </w:divBdr>
    </w:div>
    <w:div w:id="1452476734">
      <w:bodyDiv w:val="1"/>
      <w:marLeft w:val="0"/>
      <w:marRight w:val="0"/>
      <w:marTop w:val="0"/>
      <w:marBottom w:val="0"/>
      <w:divBdr>
        <w:top w:val="none" w:sz="0" w:space="0" w:color="auto"/>
        <w:left w:val="none" w:sz="0" w:space="0" w:color="auto"/>
        <w:bottom w:val="none" w:sz="0" w:space="0" w:color="auto"/>
        <w:right w:val="none" w:sz="0" w:space="0" w:color="auto"/>
      </w:divBdr>
      <w:divsChild>
        <w:div w:id="725643381">
          <w:marLeft w:val="0"/>
          <w:marRight w:val="0"/>
          <w:marTop w:val="0"/>
          <w:marBottom w:val="0"/>
          <w:divBdr>
            <w:top w:val="none" w:sz="0" w:space="0" w:color="auto"/>
            <w:left w:val="none" w:sz="0" w:space="0" w:color="auto"/>
            <w:bottom w:val="none" w:sz="0" w:space="0" w:color="auto"/>
            <w:right w:val="none" w:sz="0" w:space="0" w:color="auto"/>
          </w:divBdr>
          <w:divsChild>
            <w:div w:id="1268197222">
              <w:marLeft w:val="0"/>
              <w:marRight w:val="0"/>
              <w:marTop w:val="0"/>
              <w:marBottom w:val="0"/>
              <w:divBdr>
                <w:top w:val="none" w:sz="0" w:space="0" w:color="auto"/>
                <w:left w:val="none" w:sz="0" w:space="0" w:color="auto"/>
                <w:bottom w:val="none" w:sz="0" w:space="0" w:color="auto"/>
                <w:right w:val="none" w:sz="0" w:space="0" w:color="auto"/>
              </w:divBdr>
            </w:div>
            <w:div w:id="2037802310">
              <w:marLeft w:val="0"/>
              <w:marRight w:val="0"/>
              <w:marTop w:val="0"/>
              <w:marBottom w:val="0"/>
              <w:divBdr>
                <w:top w:val="none" w:sz="0" w:space="0" w:color="auto"/>
                <w:left w:val="none" w:sz="0" w:space="0" w:color="auto"/>
                <w:bottom w:val="none" w:sz="0" w:space="0" w:color="auto"/>
                <w:right w:val="none" w:sz="0" w:space="0" w:color="auto"/>
              </w:divBdr>
            </w:div>
            <w:div w:id="1716849906">
              <w:marLeft w:val="0"/>
              <w:marRight w:val="0"/>
              <w:marTop w:val="0"/>
              <w:marBottom w:val="0"/>
              <w:divBdr>
                <w:top w:val="none" w:sz="0" w:space="0" w:color="auto"/>
                <w:left w:val="none" w:sz="0" w:space="0" w:color="auto"/>
                <w:bottom w:val="none" w:sz="0" w:space="0" w:color="auto"/>
                <w:right w:val="none" w:sz="0" w:space="0" w:color="auto"/>
              </w:divBdr>
            </w:div>
            <w:div w:id="607082425">
              <w:marLeft w:val="0"/>
              <w:marRight w:val="0"/>
              <w:marTop w:val="0"/>
              <w:marBottom w:val="0"/>
              <w:divBdr>
                <w:top w:val="none" w:sz="0" w:space="0" w:color="auto"/>
                <w:left w:val="none" w:sz="0" w:space="0" w:color="auto"/>
                <w:bottom w:val="none" w:sz="0" w:space="0" w:color="auto"/>
                <w:right w:val="none" w:sz="0" w:space="0" w:color="auto"/>
              </w:divBdr>
            </w:div>
            <w:div w:id="1728797605">
              <w:marLeft w:val="0"/>
              <w:marRight w:val="0"/>
              <w:marTop w:val="0"/>
              <w:marBottom w:val="0"/>
              <w:divBdr>
                <w:top w:val="none" w:sz="0" w:space="0" w:color="auto"/>
                <w:left w:val="none" w:sz="0" w:space="0" w:color="auto"/>
                <w:bottom w:val="none" w:sz="0" w:space="0" w:color="auto"/>
                <w:right w:val="none" w:sz="0" w:space="0" w:color="auto"/>
              </w:divBdr>
            </w:div>
            <w:div w:id="199256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6637">
      <w:bodyDiv w:val="1"/>
      <w:marLeft w:val="0"/>
      <w:marRight w:val="0"/>
      <w:marTop w:val="0"/>
      <w:marBottom w:val="0"/>
      <w:divBdr>
        <w:top w:val="none" w:sz="0" w:space="0" w:color="auto"/>
        <w:left w:val="none" w:sz="0" w:space="0" w:color="auto"/>
        <w:bottom w:val="none" w:sz="0" w:space="0" w:color="auto"/>
        <w:right w:val="none" w:sz="0" w:space="0" w:color="auto"/>
      </w:divBdr>
      <w:divsChild>
        <w:div w:id="247541889">
          <w:marLeft w:val="0"/>
          <w:marRight w:val="0"/>
          <w:marTop w:val="0"/>
          <w:marBottom w:val="0"/>
          <w:divBdr>
            <w:top w:val="none" w:sz="0" w:space="0" w:color="auto"/>
            <w:left w:val="none" w:sz="0" w:space="0" w:color="auto"/>
            <w:bottom w:val="none" w:sz="0" w:space="0" w:color="auto"/>
            <w:right w:val="none" w:sz="0" w:space="0" w:color="auto"/>
          </w:divBdr>
          <w:divsChild>
            <w:div w:id="114532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338775">
      <w:bodyDiv w:val="1"/>
      <w:marLeft w:val="0"/>
      <w:marRight w:val="0"/>
      <w:marTop w:val="0"/>
      <w:marBottom w:val="0"/>
      <w:divBdr>
        <w:top w:val="none" w:sz="0" w:space="0" w:color="auto"/>
        <w:left w:val="none" w:sz="0" w:space="0" w:color="auto"/>
        <w:bottom w:val="none" w:sz="0" w:space="0" w:color="auto"/>
        <w:right w:val="none" w:sz="0" w:space="0" w:color="auto"/>
      </w:divBdr>
      <w:divsChild>
        <w:div w:id="1988432416">
          <w:marLeft w:val="0"/>
          <w:marRight w:val="0"/>
          <w:marTop w:val="0"/>
          <w:marBottom w:val="0"/>
          <w:divBdr>
            <w:top w:val="none" w:sz="0" w:space="0" w:color="auto"/>
            <w:left w:val="none" w:sz="0" w:space="0" w:color="auto"/>
            <w:bottom w:val="none" w:sz="0" w:space="0" w:color="auto"/>
            <w:right w:val="none" w:sz="0" w:space="0" w:color="auto"/>
          </w:divBdr>
          <w:divsChild>
            <w:div w:id="768698873">
              <w:marLeft w:val="0"/>
              <w:marRight w:val="0"/>
              <w:marTop w:val="0"/>
              <w:marBottom w:val="0"/>
              <w:divBdr>
                <w:top w:val="none" w:sz="0" w:space="0" w:color="auto"/>
                <w:left w:val="none" w:sz="0" w:space="0" w:color="auto"/>
                <w:bottom w:val="none" w:sz="0" w:space="0" w:color="auto"/>
                <w:right w:val="none" w:sz="0" w:space="0" w:color="auto"/>
              </w:divBdr>
            </w:div>
            <w:div w:id="767769413">
              <w:marLeft w:val="0"/>
              <w:marRight w:val="0"/>
              <w:marTop w:val="0"/>
              <w:marBottom w:val="0"/>
              <w:divBdr>
                <w:top w:val="none" w:sz="0" w:space="0" w:color="auto"/>
                <w:left w:val="none" w:sz="0" w:space="0" w:color="auto"/>
                <w:bottom w:val="none" w:sz="0" w:space="0" w:color="auto"/>
                <w:right w:val="none" w:sz="0" w:space="0" w:color="auto"/>
              </w:divBdr>
            </w:div>
            <w:div w:id="17818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60487">
      <w:bodyDiv w:val="1"/>
      <w:marLeft w:val="0"/>
      <w:marRight w:val="0"/>
      <w:marTop w:val="0"/>
      <w:marBottom w:val="0"/>
      <w:divBdr>
        <w:top w:val="none" w:sz="0" w:space="0" w:color="auto"/>
        <w:left w:val="none" w:sz="0" w:space="0" w:color="auto"/>
        <w:bottom w:val="none" w:sz="0" w:space="0" w:color="auto"/>
        <w:right w:val="none" w:sz="0" w:space="0" w:color="auto"/>
      </w:divBdr>
      <w:divsChild>
        <w:div w:id="2100520960">
          <w:marLeft w:val="0"/>
          <w:marRight w:val="0"/>
          <w:marTop w:val="0"/>
          <w:marBottom w:val="0"/>
          <w:divBdr>
            <w:top w:val="none" w:sz="0" w:space="0" w:color="auto"/>
            <w:left w:val="none" w:sz="0" w:space="0" w:color="auto"/>
            <w:bottom w:val="none" w:sz="0" w:space="0" w:color="auto"/>
            <w:right w:val="none" w:sz="0" w:space="0" w:color="auto"/>
          </w:divBdr>
          <w:divsChild>
            <w:div w:id="250091066">
              <w:marLeft w:val="0"/>
              <w:marRight w:val="0"/>
              <w:marTop w:val="0"/>
              <w:marBottom w:val="0"/>
              <w:divBdr>
                <w:top w:val="none" w:sz="0" w:space="0" w:color="auto"/>
                <w:left w:val="none" w:sz="0" w:space="0" w:color="auto"/>
                <w:bottom w:val="none" w:sz="0" w:space="0" w:color="auto"/>
                <w:right w:val="none" w:sz="0" w:space="0" w:color="auto"/>
              </w:divBdr>
            </w:div>
            <w:div w:id="1099760915">
              <w:marLeft w:val="0"/>
              <w:marRight w:val="0"/>
              <w:marTop w:val="0"/>
              <w:marBottom w:val="0"/>
              <w:divBdr>
                <w:top w:val="none" w:sz="0" w:space="0" w:color="auto"/>
                <w:left w:val="none" w:sz="0" w:space="0" w:color="auto"/>
                <w:bottom w:val="none" w:sz="0" w:space="0" w:color="auto"/>
                <w:right w:val="none" w:sz="0" w:space="0" w:color="auto"/>
              </w:divBdr>
            </w:div>
            <w:div w:id="106090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383659">
      <w:bodyDiv w:val="1"/>
      <w:marLeft w:val="0"/>
      <w:marRight w:val="0"/>
      <w:marTop w:val="0"/>
      <w:marBottom w:val="0"/>
      <w:divBdr>
        <w:top w:val="none" w:sz="0" w:space="0" w:color="auto"/>
        <w:left w:val="none" w:sz="0" w:space="0" w:color="auto"/>
        <w:bottom w:val="none" w:sz="0" w:space="0" w:color="auto"/>
        <w:right w:val="none" w:sz="0" w:space="0" w:color="auto"/>
      </w:divBdr>
    </w:div>
    <w:div w:id="2059625861">
      <w:bodyDiv w:val="1"/>
      <w:marLeft w:val="0"/>
      <w:marRight w:val="0"/>
      <w:marTop w:val="0"/>
      <w:marBottom w:val="0"/>
      <w:divBdr>
        <w:top w:val="none" w:sz="0" w:space="0" w:color="auto"/>
        <w:left w:val="none" w:sz="0" w:space="0" w:color="auto"/>
        <w:bottom w:val="none" w:sz="0" w:space="0" w:color="auto"/>
        <w:right w:val="none" w:sz="0" w:space="0" w:color="auto"/>
      </w:divBdr>
    </w:div>
    <w:div w:id="214245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tp-trace.ncbi.nlm.nih.gov/sra/sdk/current/sratoolkit.current-centos_linux64.tar.gz"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hyperlink" Target="https://github.com/Juankkar/Programacion_Shell_Scripting_VIU/blob/main/Garcia_SnakeViral_2022_Nature/README.md"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ce.ncbi.nlm.nih.gov/Traces?run=SRR1984406"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github.com/Juankkar/Programacion_Shell_Scripting_VIU/tree/main/Garcia_SnakeViral_2022_Nature/cod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yperlink" Target="https://www.ncbi.nlm.nih.gov/pubmed/25993603"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CAF45-26DC-4ABC-9B40-7300511F7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7</Pages>
  <Words>2831</Words>
  <Characters>15571</Characters>
  <Application>Microsoft Office Word</Application>
  <DocSecurity>0</DocSecurity>
  <Lines>129</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S</dc:creator>
  <cp:keywords/>
  <dc:description/>
  <cp:lastModifiedBy>Juan Carlos</cp:lastModifiedBy>
  <cp:revision>12</cp:revision>
  <cp:lastPrinted>2022-11-25T18:39:00Z</cp:lastPrinted>
  <dcterms:created xsi:type="dcterms:W3CDTF">2022-11-24T21:07:00Z</dcterms:created>
  <dcterms:modified xsi:type="dcterms:W3CDTF">2022-11-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3sqoRnj"/&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